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77777777"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to: </w:t>
      </w:r>
    </w:p>
    <w:p w14:paraId="4FC8602B" w14:textId="77777777" w:rsidR="000B529D" w:rsidRDefault="000B529D" w:rsidP="000B529D">
      <w:pPr>
        <w:rPr>
          <w:sz w:val="24"/>
          <w:szCs w:val="24"/>
        </w:rPr>
      </w:pPr>
    </w:p>
    <w:p w14:paraId="551E23E4" w14:textId="77777777" w:rsidR="000B529D" w:rsidRDefault="000B529D" w:rsidP="000B529D">
      <w:pPr>
        <w:rPr>
          <w:sz w:val="24"/>
          <w:szCs w:val="24"/>
        </w:rPr>
      </w:pPr>
    </w:p>
    <w:p w14:paraId="0053CC9B" w14:textId="77777777" w:rsidR="000B529D" w:rsidRDefault="000B529D" w:rsidP="000B529D">
      <w:pPr>
        <w:rPr>
          <w:sz w:val="24"/>
          <w:szCs w:val="24"/>
        </w:rPr>
      </w:pPr>
    </w:p>
    <w:p w14:paraId="29DD0391" w14:textId="77777777" w:rsidR="000B529D" w:rsidRDefault="000B529D" w:rsidP="000B529D">
      <w:pPr>
        <w:rPr>
          <w:sz w:val="24"/>
          <w:szCs w:val="24"/>
        </w:rPr>
      </w:pPr>
    </w:p>
    <w:p w14:paraId="1EDEA06E" w14:textId="77777777" w:rsidR="000B529D" w:rsidRDefault="000B529D" w:rsidP="000B529D">
      <w:pPr>
        <w:rPr>
          <w:sz w:val="24"/>
          <w:szCs w:val="24"/>
        </w:rPr>
      </w:pPr>
    </w:p>
    <w:p w14:paraId="5DBD5A26" w14:textId="77777777" w:rsidR="000B529D" w:rsidRDefault="000B529D" w:rsidP="000B529D">
      <w:pPr>
        <w:rPr>
          <w:sz w:val="24"/>
          <w:szCs w:val="24"/>
        </w:rPr>
      </w:pPr>
    </w:p>
    <w:p w14:paraId="44385ADE" w14:textId="77777777" w:rsidR="000B529D" w:rsidRDefault="000B529D" w:rsidP="000B529D">
      <w:pPr>
        <w:rPr>
          <w:sz w:val="24"/>
          <w:szCs w:val="24"/>
        </w:rPr>
      </w:pPr>
    </w:p>
    <w:p w14:paraId="4102C22D" w14:textId="77777777" w:rsidR="000B529D" w:rsidRDefault="000B529D" w:rsidP="000B529D">
      <w:pPr>
        <w:rPr>
          <w:sz w:val="24"/>
          <w:szCs w:val="24"/>
        </w:rPr>
      </w:pPr>
    </w:p>
    <w:p w14:paraId="21E015C9" w14:textId="77777777" w:rsidR="000B529D" w:rsidRDefault="000B529D" w:rsidP="000B529D">
      <w:pPr>
        <w:rPr>
          <w:sz w:val="24"/>
          <w:szCs w:val="24"/>
        </w:rPr>
      </w:pPr>
    </w:p>
    <w:p w14:paraId="2CB086E7" w14:textId="77777777" w:rsidR="000B529D" w:rsidRDefault="000B529D" w:rsidP="000B529D">
      <w:pPr>
        <w:rPr>
          <w:sz w:val="24"/>
          <w:szCs w:val="24"/>
        </w:rPr>
      </w:pPr>
    </w:p>
    <w:p w14:paraId="0B341F51" w14:textId="77777777" w:rsidR="000B529D" w:rsidRDefault="000B529D" w:rsidP="000B529D">
      <w:pPr>
        <w:rPr>
          <w:sz w:val="24"/>
          <w:szCs w:val="24"/>
        </w:rPr>
      </w:pPr>
    </w:p>
    <w:p w14:paraId="69A22045" w14:textId="77777777" w:rsidR="000B529D" w:rsidRDefault="000B529D" w:rsidP="000B529D">
      <w:pPr>
        <w:rPr>
          <w:sz w:val="24"/>
          <w:szCs w:val="24"/>
        </w:rPr>
      </w:pPr>
    </w:p>
    <w:p w14:paraId="0BBCD99A" w14:textId="77777777" w:rsidR="000B529D" w:rsidRDefault="000B529D" w:rsidP="000B529D">
      <w:pPr>
        <w:rPr>
          <w:sz w:val="24"/>
          <w:szCs w:val="24"/>
        </w:rPr>
      </w:pPr>
    </w:p>
    <w:p w14:paraId="66F496F3" w14:textId="77777777" w:rsidR="000B529D" w:rsidRDefault="000B529D" w:rsidP="000B529D">
      <w:pPr>
        <w:rPr>
          <w:sz w:val="24"/>
          <w:szCs w:val="24"/>
        </w:rPr>
      </w:pPr>
    </w:p>
    <w:p w14:paraId="504FD659" w14:textId="77777777" w:rsidR="000B529D" w:rsidRDefault="000B529D" w:rsidP="000B529D">
      <w:pPr>
        <w:rPr>
          <w:sz w:val="24"/>
          <w:szCs w:val="24"/>
        </w:rPr>
      </w:pPr>
    </w:p>
    <w:p w14:paraId="21DEE7A8" w14:textId="77777777" w:rsidR="000B529D" w:rsidRDefault="000B529D" w:rsidP="000B529D">
      <w:pPr>
        <w:rPr>
          <w:sz w:val="24"/>
          <w:szCs w:val="24"/>
        </w:rPr>
      </w:pPr>
    </w:p>
    <w:p w14:paraId="7F69CAE7" w14:textId="77777777" w:rsidR="000B529D" w:rsidRDefault="000B529D" w:rsidP="000B529D">
      <w:pPr>
        <w:rPr>
          <w:sz w:val="24"/>
          <w:szCs w:val="24"/>
        </w:rPr>
      </w:pPr>
    </w:p>
    <w:p w14:paraId="1CCCDCD3" w14:textId="77777777" w:rsidR="00280D84" w:rsidRDefault="00280D84" w:rsidP="000B529D">
      <w:pPr>
        <w:rPr>
          <w:sz w:val="24"/>
          <w:szCs w:val="24"/>
        </w:rPr>
      </w:pPr>
    </w:p>
    <w:p w14:paraId="156D1795" w14:textId="6D98ADFC" w:rsidR="00AB1BA7" w:rsidRDefault="00AB1BA7" w:rsidP="00AB1BA7">
      <w:pPr>
        <w:rPr>
          <w:b/>
          <w:bCs/>
          <w:sz w:val="24"/>
          <w:szCs w:val="24"/>
        </w:rPr>
      </w:pPr>
      <w:r>
        <w:rPr>
          <w:b/>
          <w:bCs/>
          <w:sz w:val="24"/>
          <w:szCs w:val="24"/>
        </w:rPr>
        <w:lastRenderedPageBreak/>
        <w:t>ABSTRACT</w:t>
      </w:r>
    </w:p>
    <w:p w14:paraId="5BC0D388" w14:textId="24D37345" w:rsidR="00AB1BA7" w:rsidRDefault="00AB1BA7" w:rsidP="00AB1BA7">
      <w:pPr>
        <w:rPr>
          <w:b/>
          <w:bCs/>
          <w:sz w:val="24"/>
          <w:szCs w:val="24"/>
        </w:rPr>
      </w:pPr>
      <w:r>
        <w:rPr>
          <w:b/>
          <w:bCs/>
          <w:sz w:val="24"/>
          <w:szCs w:val="24"/>
        </w:rPr>
        <w:t>Introduction</w:t>
      </w:r>
    </w:p>
    <w:p w14:paraId="7EB88348" w14:textId="6A37D661" w:rsidR="0005277A" w:rsidRDefault="0005277A" w:rsidP="00AB1BA7">
      <w:pPr>
        <w:rPr>
          <w:sz w:val="24"/>
          <w:szCs w:val="24"/>
        </w:rPr>
      </w:pPr>
      <w:r w:rsidRPr="0005277A">
        <w:rPr>
          <w:sz w:val="24"/>
          <w:szCs w:val="24"/>
        </w:rPr>
        <w:t xml:space="preserve">Municipalities continue to prioritize cycling as a means of mobility within urban centers, </w:t>
      </w:r>
      <w:r w:rsidR="00241B67">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sidR="00241B67">
        <w:rPr>
          <w:sz w:val="24"/>
          <w:szCs w:val="24"/>
        </w:rPr>
        <w:t xml:space="preserve">related to </w:t>
      </w:r>
      <w:r w:rsidRPr="0005277A">
        <w:rPr>
          <w:sz w:val="24"/>
          <w:szCs w:val="24"/>
        </w:rPr>
        <w:t>transportation safety and</w:t>
      </w:r>
      <w:r w:rsidR="00241B67">
        <w:rPr>
          <w:sz w:val="24"/>
          <w:szCs w:val="24"/>
        </w:rPr>
        <w:t xml:space="preserve"> equitable access persist</w:t>
      </w:r>
      <w:r w:rsidRPr="0005277A">
        <w:rPr>
          <w:sz w:val="24"/>
          <w:szCs w:val="24"/>
        </w:rPr>
        <w:t xml:space="preserve">. The COVID-19 pandemic has further highlighted these </w:t>
      </w:r>
      <w:r w:rsidR="00F3051B">
        <w:rPr>
          <w:sz w:val="24"/>
          <w:szCs w:val="24"/>
        </w:rPr>
        <w:t>issues</w:t>
      </w:r>
      <w:r w:rsidRPr="0005277A">
        <w:rPr>
          <w:sz w:val="24"/>
          <w:szCs w:val="24"/>
        </w:rPr>
        <w:t xml:space="preserve">, </w:t>
      </w:r>
      <w:r w:rsidR="00241B67">
        <w:rPr>
          <w:sz w:val="24"/>
          <w:szCs w:val="24"/>
        </w:rPr>
        <w:t>requiring</w:t>
      </w:r>
      <w:r w:rsidRPr="0005277A">
        <w:rPr>
          <w:sz w:val="24"/>
          <w:szCs w:val="24"/>
        </w:rPr>
        <w:t xml:space="preserve"> adaptive strategies to safely accommodate increasing ridership </w:t>
      </w:r>
      <w:r w:rsidR="00B849A1">
        <w:rPr>
          <w:sz w:val="24"/>
          <w:szCs w:val="24"/>
        </w:rPr>
        <w:t xml:space="preserve">and </w:t>
      </w:r>
      <w:r w:rsidR="007B7CD9">
        <w:rPr>
          <w:sz w:val="24"/>
          <w:szCs w:val="24"/>
        </w:rPr>
        <w:t>promote accessibility</w:t>
      </w:r>
      <w:r w:rsidR="00241B67">
        <w:rPr>
          <w:sz w:val="24"/>
          <w:szCs w:val="24"/>
        </w:rPr>
        <w:t xml:space="preserve">. </w:t>
      </w:r>
      <w:r w:rsidR="00ED2D33">
        <w:rPr>
          <w:sz w:val="24"/>
          <w:szCs w:val="24"/>
        </w:rPr>
        <w:t>This research aimed to evaluate cycling infrastructure trends in Vancouver, Calgary, and Toronto from 2009 to 2022 to better understand</w:t>
      </w:r>
      <w:r w:rsidR="007B7CD9">
        <w:rPr>
          <w:sz w:val="24"/>
          <w:szCs w:val="24"/>
        </w:rPr>
        <w:t xml:space="preserve"> municipal responses to changing public health contexts and urban mobility patterns. </w:t>
      </w:r>
    </w:p>
    <w:p w14:paraId="3654F4B4" w14:textId="0326B348" w:rsidR="00AB1BA7" w:rsidRDefault="00AB1BA7" w:rsidP="00AB1BA7">
      <w:pPr>
        <w:rPr>
          <w:b/>
          <w:bCs/>
          <w:sz w:val="24"/>
          <w:szCs w:val="24"/>
        </w:rPr>
      </w:pPr>
      <w:r>
        <w:rPr>
          <w:b/>
          <w:bCs/>
          <w:sz w:val="24"/>
          <w:szCs w:val="24"/>
        </w:rPr>
        <w:t>Methods</w:t>
      </w:r>
    </w:p>
    <w:p w14:paraId="4EB2ECC1" w14:textId="71089B10" w:rsidR="00A4013C" w:rsidRPr="00A4013C" w:rsidRDefault="00A4013C" w:rsidP="00AB1BA7">
      <w:pPr>
        <w:rPr>
          <w:sz w:val="24"/>
          <w:szCs w:val="24"/>
        </w:rPr>
      </w:pPr>
      <w:r>
        <w:rPr>
          <w:sz w:val="24"/>
          <w:szCs w:val="24"/>
        </w:rPr>
        <w:t>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 using a combination of municipal data sources, grey literature, and historical street view imagery. A standardized criterion, modified from Can-BICS</w:t>
      </w:r>
      <w:r w:rsidR="00260165">
        <w:rPr>
          <w:sz w:val="24"/>
          <w:szCs w:val="24"/>
        </w:rPr>
        <w:t xml:space="preserve">, </w:t>
      </w:r>
      <w:r>
        <w:rPr>
          <w:sz w:val="24"/>
          <w:szCs w:val="24"/>
        </w:rPr>
        <w:t>allow</w:t>
      </w:r>
      <w:r w:rsidR="00260165">
        <w:rPr>
          <w:sz w:val="24"/>
          <w:szCs w:val="24"/>
        </w:rPr>
        <w:t>ed</w:t>
      </w:r>
      <w:r>
        <w:rPr>
          <w:sz w:val="24"/>
          <w:szCs w:val="24"/>
        </w:rPr>
        <w:t xml:space="preserve"> for </w:t>
      </w:r>
      <w:r w:rsidR="00260165">
        <w:rPr>
          <w:sz w:val="24"/>
          <w:szCs w:val="24"/>
        </w:rPr>
        <w:t xml:space="preserve">the </w:t>
      </w:r>
      <w:r>
        <w:rPr>
          <w:sz w:val="24"/>
          <w:szCs w:val="24"/>
        </w:rPr>
        <w:t>comparability of results across municipalities</w:t>
      </w:r>
      <w:r w:rsidR="00260165">
        <w:rPr>
          <w:sz w:val="24"/>
          <w:szCs w:val="24"/>
        </w:rPr>
        <w:t xml:space="preserve"> and</w:t>
      </w:r>
      <w:r>
        <w:rPr>
          <w:sz w:val="24"/>
          <w:szCs w:val="24"/>
        </w:rPr>
        <w:t xml:space="preserve"> facilitated the creation of descriptive analyses related to annual changes in dedicated infrastructure. </w:t>
      </w:r>
    </w:p>
    <w:p w14:paraId="1CA66608" w14:textId="291F1114" w:rsidR="00AB1BA7" w:rsidRDefault="00AB1BA7" w:rsidP="00AB1BA7">
      <w:pPr>
        <w:rPr>
          <w:b/>
          <w:bCs/>
          <w:sz w:val="24"/>
          <w:szCs w:val="24"/>
        </w:rPr>
      </w:pPr>
      <w:r>
        <w:rPr>
          <w:b/>
          <w:bCs/>
          <w:sz w:val="24"/>
          <w:szCs w:val="24"/>
        </w:rPr>
        <w:t>Results</w:t>
      </w:r>
    </w:p>
    <w:p w14:paraId="2AB6537C" w14:textId="16942CB4" w:rsidR="00BB7F4A" w:rsidRDefault="00A724DF" w:rsidP="00AB1BA7">
      <w:pPr>
        <w:rPr>
          <w:sz w:val="24"/>
          <w:szCs w:val="24"/>
        </w:rPr>
      </w:pPr>
      <w:r>
        <w:rPr>
          <w:sz w:val="24"/>
          <w:szCs w:val="24"/>
        </w:rPr>
        <w:t xml:space="preserve">From 2009 to 2022, there was a 64%, 1014% and 98% increase in dedicated on-street cycling infrastructure for Vancouver, Calgary, and Toronto, respectively. </w:t>
      </w:r>
      <w:r w:rsidR="00B849A1" w:rsidRPr="00B849A1">
        <w:rPr>
          <w:sz w:val="24"/>
          <w:szCs w:val="24"/>
        </w:rPr>
        <w:t xml:space="preserve">Among the key findings was the marked acceleration of infrastructure development </w:t>
      </w:r>
      <w:r w:rsidR="00376600">
        <w:rPr>
          <w:sz w:val="24"/>
          <w:szCs w:val="24"/>
        </w:rPr>
        <w:t xml:space="preserve">in </w:t>
      </w:r>
      <w:r w:rsidR="007126AE">
        <w:rPr>
          <w:sz w:val="24"/>
          <w:szCs w:val="24"/>
        </w:rPr>
        <w:t>Calgary</w:t>
      </w:r>
      <w:r w:rsidR="00BB7F4A">
        <w:rPr>
          <w:sz w:val="24"/>
          <w:szCs w:val="24"/>
        </w:rPr>
        <w:t xml:space="preserve"> and Toronto</w:t>
      </w:r>
      <w:r w:rsidR="00260165">
        <w:rPr>
          <w:sz w:val="24"/>
          <w:szCs w:val="24"/>
        </w:rPr>
        <w:t xml:space="preserve"> since the start of the COVID-19 pandemic</w:t>
      </w:r>
      <w:r w:rsidR="00BB7F4A">
        <w:rPr>
          <w:sz w:val="24"/>
          <w:szCs w:val="24"/>
        </w:rPr>
        <w:t>, wh</w:t>
      </w:r>
      <w:r w:rsidR="007126AE">
        <w:rPr>
          <w:sz w:val="24"/>
          <w:szCs w:val="24"/>
        </w:rPr>
        <w:t>ere the highest yearly rate of infrastructure installation</w:t>
      </w:r>
      <w:r w:rsidR="00376600">
        <w:rPr>
          <w:sz w:val="24"/>
          <w:szCs w:val="24"/>
        </w:rPr>
        <w:t>s for both cities</w:t>
      </w:r>
      <w:r w:rsidR="007126AE">
        <w:rPr>
          <w:sz w:val="24"/>
          <w:szCs w:val="24"/>
        </w:rPr>
        <w:t xml:space="preserve"> occurred </w:t>
      </w:r>
      <w:r w:rsidR="00AC3456">
        <w:rPr>
          <w:sz w:val="24"/>
          <w:szCs w:val="24"/>
        </w:rPr>
        <w:t>during this time</w:t>
      </w:r>
      <w:r w:rsidR="007126AE">
        <w:rPr>
          <w:sz w:val="24"/>
          <w:szCs w:val="24"/>
        </w:rPr>
        <w:t xml:space="preserve"> (1.0 km and 4.7km of new infrastructure per 1000 centerline-km of roadway, respectively). </w:t>
      </w:r>
    </w:p>
    <w:p w14:paraId="30E617E6" w14:textId="77FC19AC" w:rsidR="00AB1BA7" w:rsidRDefault="00AB1BA7" w:rsidP="00AB1BA7">
      <w:pPr>
        <w:rPr>
          <w:b/>
          <w:bCs/>
          <w:sz w:val="24"/>
          <w:szCs w:val="24"/>
        </w:rPr>
      </w:pPr>
      <w:r>
        <w:rPr>
          <w:b/>
          <w:bCs/>
          <w:sz w:val="24"/>
          <w:szCs w:val="24"/>
        </w:rPr>
        <w:t>Conclusion</w:t>
      </w:r>
    </w:p>
    <w:p w14:paraId="64BF2EA3" w14:textId="5E2F934B" w:rsidR="00AB1BA7" w:rsidRDefault="00376600" w:rsidP="000B529D">
      <w:pPr>
        <w:rPr>
          <w:sz w:val="24"/>
          <w:szCs w:val="24"/>
        </w:rPr>
      </w:pPr>
      <w:r w:rsidRPr="00376600">
        <w:rPr>
          <w:sz w:val="24"/>
          <w:szCs w:val="24"/>
        </w:rPr>
        <w:t>The COVID-19 pandemic has notably spurred an upward trend in infrastructure development, especially in Calgary and Toronto, in response to changing mobility patterns and evolving public health needs.</w:t>
      </w:r>
    </w:p>
    <w:p w14:paraId="4FEC3311" w14:textId="77777777" w:rsidR="00AC3456" w:rsidRDefault="00AC3456" w:rsidP="000B529D">
      <w:pPr>
        <w:rPr>
          <w:sz w:val="24"/>
          <w:szCs w:val="24"/>
        </w:rPr>
      </w:pPr>
    </w:p>
    <w:p w14:paraId="1EB1BC1A" w14:textId="77777777" w:rsidR="00376600" w:rsidRDefault="00376600" w:rsidP="000B529D">
      <w:pPr>
        <w:rPr>
          <w:sz w:val="24"/>
          <w:szCs w:val="24"/>
        </w:rPr>
      </w:pPr>
    </w:p>
    <w:p w14:paraId="17522032" w14:textId="77777777" w:rsidR="00376600" w:rsidRDefault="00376600" w:rsidP="000B529D">
      <w:pPr>
        <w:rPr>
          <w:sz w:val="24"/>
          <w:szCs w:val="24"/>
        </w:rPr>
      </w:pPr>
    </w:p>
    <w:p w14:paraId="4EBEDFAA" w14:textId="77777777" w:rsidR="00376600" w:rsidRPr="00376600" w:rsidRDefault="00376600" w:rsidP="000B529D">
      <w:pPr>
        <w:rPr>
          <w:sz w:val="24"/>
          <w:szCs w:val="24"/>
        </w:rPr>
      </w:pPr>
    </w:p>
    <w:p w14:paraId="69C00395" w14:textId="709023ED" w:rsidR="000B529D" w:rsidRDefault="000B529D" w:rsidP="000B529D">
      <w:pPr>
        <w:rPr>
          <w:b/>
          <w:bCs/>
          <w:sz w:val="24"/>
          <w:szCs w:val="24"/>
        </w:rPr>
      </w:pPr>
      <w:bookmarkStart w:id="0" w:name="_Hlk143179143"/>
      <w:r w:rsidRPr="00E517CF">
        <w:rPr>
          <w:b/>
          <w:bCs/>
          <w:sz w:val="24"/>
          <w:szCs w:val="24"/>
        </w:rPr>
        <w:lastRenderedPageBreak/>
        <w:t>INTRODUCTION</w:t>
      </w:r>
    </w:p>
    <w:p w14:paraId="6582F603" w14:textId="3EB58753"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effectiveness, accessibility, and positive impact on users' health</w:t>
      </w:r>
      <w:r w:rsidR="00122008">
        <w:t xml:space="preserve"> </w:t>
      </w:r>
      <w:r w:rsidR="00122008">
        <w:fldChar w:fldCharType="begin"/>
      </w:r>
      <w:r w:rsidR="00F73628">
        <w:instrText xml:space="preserve"> ADDIN ZOTERO_ITEM CSL_CITATION {"citationID":"fIFE8jNN","properties":{"formattedCitation":"(4)","plainCitation":"(4)","noteIndex":0},"citationItems":[{"id":2364,"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F73628" w:rsidRPr="00F73628">
        <w:rPr>
          <w:rFonts w:ascii="Calibri" w:hAnsi="Calibri" w:cs="Calibri"/>
        </w:rPr>
        <w:t>(4)</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F73628">
        <w:instrText xml:space="preserve"> ADDIN ZOTERO_ITEM CSL_CITATION {"citationID":"6jYuy5Ho","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F73628" w:rsidRPr="00F73628">
        <w:rPr>
          <w:rFonts w:ascii="Calibri" w:hAnsi="Calibri" w:cs="Calibri"/>
        </w:rPr>
        <w:t>(5)</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F73628">
        <w:instrText xml:space="preserve"> ADDIN ZOTERO_ITEM CSL_CITATION {"citationID":"JY4cPWXq","properties":{"formattedCitation":"(6,7)","plainCitation":"(6,7)","noteIndex":0},"citationItems":[{"id":2375,"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2381,"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F73628" w:rsidRPr="00F73628">
        <w:rPr>
          <w:rFonts w:ascii="Calibri" w:hAnsi="Calibri" w:cs="Calibri"/>
        </w:rPr>
        <w:t>(6,7)</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abilities. </w:t>
      </w:r>
    </w:p>
    <w:p w14:paraId="31A13A13" w14:textId="2D78141F"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Vision Zero strives to eliminate all severe and fatal road transportation injuries while promoting healthy and equitable mobility for </w:t>
      </w:r>
      <w:r w:rsidR="00E0298F">
        <w:t>all</w:t>
      </w:r>
      <w:r w:rsidR="008239C3">
        <w:t xml:space="preserve"> </w:t>
      </w:r>
      <w:r w:rsidR="008239C3">
        <w:fldChar w:fldCharType="begin"/>
      </w:r>
      <w:r w:rsidR="00F73628">
        <w:instrText xml:space="preserve"> ADDIN ZOTERO_ITEM CSL_CITATION {"citationID":"Hb0ItkvP","properties":{"formattedCitation":"(8)","plainCitation":"(8)","noteIndex":0},"citationItems":[{"id":2385,"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F73628" w:rsidRPr="00F73628">
        <w:rPr>
          <w:rFonts w:ascii="Calibri" w:hAnsi="Calibri" w:cs="Calibri"/>
        </w:rPr>
        <w:t>(8)</w:t>
      </w:r>
      <w:r w:rsidR="008239C3">
        <w:fldChar w:fldCharType="end"/>
      </w:r>
      <w:r w:rsidR="008239C3">
        <w:t xml:space="preserve">. </w:t>
      </w:r>
      <w:r w:rsidR="00873E74">
        <w:t xml:space="preserve">Despite investments in cycling infrastructure to meet these goals, the challenge of road safety persists as a pressing public health concern </w:t>
      </w:r>
      <w:r w:rsidR="00873E74" w:rsidRPr="00645EF1">
        <w:t xml:space="preserve">as transport injuries continue to have an immense human and economic burden </w:t>
      </w:r>
      <w:r w:rsidR="00873E74">
        <w:fldChar w:fldCharType="begin"/>
      </w:r>
      <w:r w:rsidR="00F73628">
        <w:instrText xml:space="preserve"> ADDIN ZOTERO_ITEM CSL_CITATION {"citationID":"b3wTBitZ","properties":{"formattedCitation":"(9)","plainCitation":"(9)","noteIndex":0},"citationItems":[{"id":2363,"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F73628" w:rsidRPr="00F73628">
        <w:rPr>
          <w:rFonts w:ascii="Calibri" w:hAnsi="Calibri" w:cs="Calibri"/>
        </w:rPr>
        <w:t>(9)</w:t>
      </w:r>
      <w:r w:rsidR="00873E74">
        <w:fldChar w:fldCharType="end"/>
      </w:r>
      <w:r w:rsidR="00873E74" w:rsidRPr="00645EF1">
        <w:t>.</w:t>
      </w:r>
      <w:r w:rsidR="00873E74">
        <w:t xml:space="preserve"> </w:t>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F73628">
        <w:instrText xml:space="preserve"> ADDIN ZOTERO_ITEM CSL_CITATION {"citationID":"jLLHfrM0","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F73628" w:rsidRPr="00F73628">
        <w:rPr>
          <w:rFonts w:ascii="Calibri" w:hAnsi="Calibri" w:cs="Calibri"/>
        </w:rPr>
        <w:t>(5)</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F73628">
        <w:instrText xml:space="preserve"> ADDIN ZOTERO_ITEM CSL_CITATION {"citationID":"lbf6pu6o","properties":{"formattedCitation":"(10)","plainCitation":"(10)","noteIndex":0},"citationItems":[{"id":2370,"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F73628" w:rsidRPr="00F73628">
        <w:rPr>
          <w:rFonts w:ascii="Calibri" w:hAnsi="Calibri" w:cs="Calibri"/>
        </w:rPr>
        <w:t>(10)</w:t>
      </w:r>
      <w:r w:rsidR="003232BB">
        <w:fldChar w:fldCharType="end"/>
      </w:r>
      <w:r w:rsidR="003232BB">
        <w:t xml:space="preserve">. </w:t>
      </w:r>
    </w:p>
    <w:p w14:paraId="3AADED50" w14:textId="0E6FADE3" w:rsidR="00D41909" w:rsidRDefault="009E2747" w:rsidP="00D41909">
      <w:pPr>
        <w:ind w:firstLine="720"/>
      </w:pPr>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F73628">
        <w:instrText xml:space="preserve"> ADDIN ZOTERO_ITEM CSL_CITATION {"citationID":"PaykZEv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F73628" w:rsidRPr="00F73628">
        <w:rPr>
          <w:rFonts w:ascii="Calibri" w:hAnsi="Calibri" w:cs="Calibri"/>
        </w:rPr>
        <w:t>(11)</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F73628">
        <w:instrText xml:space="preserve"> ADDIN ZOTERO_ITEM CSL_CITATION {"citationID":"sAo7k6t4","properties":{"formattedCitation":"(12)","plainCitation":"(12)","noteIndex":0},"citationItems":[{"id":2386,"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F73628" w:rsidRPr="00F73628">
        <w:rPr>
          <w:rFonts w:ascii="Calibri" w:hAnsi="Calibri" w:cs="Calibri"/>
        </w:rPr>
        <w:t>(12)</w:t>
      </w:r>
      <w:r w:rsidR="00897425">
        <w:fldChar w:fldCharType="end"/>
      </w:r>
      <w:r w:rsidR="00897425">
        <w:t>.</w:t>
      </w:r>
      <w:r w:rsidR="00603F53">
        <w:t xml:space="preserve"> </w:t>
      </w:r>
    </w:p>
    <w:p w14:paraId="49FA9FB0" w14:textId="5348BEF0" w:rsidR="00122008" w:rsidRDefault="00603F53" w:rsidP="00D41909">
      <w:pPr>
        <w:ind w:firstLine="720"/>
      </w:pPr>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F73628">
        <w:instrText xml:space="preserve"> ADDIN ZOTERO_ITEM CSL_CITATION {"citationID":"5GORtOIS","properties":{"formattedCitation":"(13)","plainCitation":"(13)","noteIndex":0},"citationItems":[{"id":2389,"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F73628" w:rsidRPr="00F73628">
        <w:rPr>
          <w:rFonts w:ascii="Calibri" w:hAnsi="Calibri" w:cs="Calibri"/>
        </w:rPr>
        <w:t>(13)</w:t>
      </w:r>
      <w:r w:rsidR="009A333F">
        <w:fldChar w:fldCharType="end"/>
      </w:r>
      <w:r w:rsidR="009A333F">
        <w:t xml:space="preserve">. </w:t>
      </w:r>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F73628">
        <w:rPr>
          <w:rFonts w:eastAsia="Times New Roman" w:cstheme="minorHAnsi"/>
          <w:lang w:eastAsia="en-CA"/>
        </w:rPr>
        <w:instrText xml:space="preserve"> ADDIN ZOTERO_ITEM CSL_CITATION {"citationID":"OTe0U4iN","properties":{"formattedCitation":"(14,15)","plainCitation":"(14,15)","noteIndex":0},"citationItems":[{"id":2149,"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2152,"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F73628" w:rsidRPr="00F73628">
        <w:rPr>
          <w:rFonts w:ascii="Calibri" w:hAnsi="Calibri" w:cs="Calibri"/>
        </w:rPr>
        <w:t>(14,15)</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F73628">
        <w:instrText xml:space="preserve"> ADDIN ZOTERO_ITEM CSL_CITATION {"citationID":"m5yIWfg6","properties":{"formattedCitation":"(16)","plainCitation":"(16)","noteIndex":0},"citationItems":[{"id":2154,"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F73628" w:rsidRPr="00F73628">
        <w:rPr>
          <w:rFonts w:ascii="Calibri" w:hAnsi="Calibri" w:cs="Calibri"/>
        </w:rPr>
        <w:t>(16)</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p>
    <w:p w14:paraId="7DA879EA" w14:textId="50C2ACD1" w:rsidR="007E7A9D" w:rsidRDefault="00B10E54" w:rsidP="00EC7AD0">
      <w:pPr>
        <w:ind w:firstLine="720"/>
      </w:pPr>
      <w:proofErr w:type="gramStart"/>
      <w:r>
        <w:t>In light of</w:t>
      </w:r>
      <w:proofErr w:type="gramEnd"/>
      <w:r>
        <w:t xml:space="preserve"> these considerations and the unique challenges presented by the COVID-19 pandemic,</w:t>
      </w:r>
      <w:r w:rsidR="00EC7AD0">
        <w:t xml:space="preserve"> </w:t>
      </w:r>
      <w:r w:rsidR="00E01C0D">
        <w:t>the focus of our research was on describing</w:t>
      </w:r>
      <w:r w:rsidR="007671A3">
        <w:t xml:space="preserve"> the trend in the implementation of</w:t>
      </w:r>
      <w:r>
        <w:t xml:space="preserve"> on-street cycling infrastructure </w:t>
      </w:r>
      <w:r w:rsidR="00C872B1">
        <w:t xml:space="preserve">within Vancouver, Calgary, and Toronto from 2009-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Canada), a broader </w:t>
      </w:r>
      <w:r w:rsidR="005542ED">
        <w:lastRenderedPageBreak/>
        <w:t xml:space="preserve">research effort funded by the Canadian Institutes of Health Research which aims to explore emerging challenges related to active transportation safety. </w:t>
      </w:r>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4298CB91"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F73628">
        <w:instrText xml:space="preserve"> ADDIN ZOTERO_ITEM CSL_CITATION {"citationID":"0gE1230G","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rsidRPr="009D7C3C">
        <w:t>.</w:t>
      </w:r>
      <w:r w:rsidR="00B1094D">
        <w:t xml:space="preserve"> Within these datasets, c</w:t>
      </w:r>
      <w:r w:rsidR="002153CD">
        <w:t xml:space="preserve">ycling </w:t>
      </w:r>
      <w:commentRangeStart w:id="1"/>
      <w:commentRangeStart w:id="2"/>
      <w:r w:rsidR="001627BD" w:rsidRPr="00103922">
        <w:t xml:space="preserve">routes </w:t>
      </w:r>
      <w:commentRangeEnd w:id="1"/>
      <w:r w:rsidR="001627BD">
        <w:rPr>
          <w:rStyle w:val="CommentReference"/>
        </w:rPr>
        <w:commentReference w:id="1"/>
      </w:r>
      <w:commentRangeEnd w:id="2"/>
      <w:r w:rsidR="001627BD">
        <w:rPr>
          <w:rStyle w:val="CommentReference"/>
        </w:rPr>
        <w:commentReference w:id="2"/>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2122DAF4"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r w:rsidR="007C656C">
        <w:t>Criteria</w:t>
      </w:r>
      <w:r>
        <w:t xml:space="preserve"> varied for each municipality and were defined based on their individual classification systems (see </w:t>
      </w:r>
      <w:r w:rsidRPr="00644A3E">
        <w:rPr>
          <w:b/>
          <w:bCs/>
          <w:i/>
          <w:iCs/>
        </w:rPr>
        <w:t>Appendix</w:t>
      </w:r>
      <w:r>
        <w:rPr>
          <w:b/>
          <w:bCs/>
          <w:i/>
          <w:iCs/>
        </w:rPr>
        <w:t xml:space="preserve"> 2 </w:t>
      </w:r>
      <w:r w:rsidRPr="00644A3E">
        <w:t>for details</w:t>
      </w:r>
      <w:r>
        <w:t xml:space="preserve">). </w:t>
      </w:r>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6E539126"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7D5E7E">
        <w:t xml:space="preserve">A standardized classification criterion was applied across cities, based on the Can-BICS classification system </w:t>
      </w:r>
      <w:r w:rsidR="007D5E7E">
        <w:fldChar w:fldCharType="begin"/>
      </w:r>
      <w:r w:rsidR="00F73628">
        <w:instrText xml:space="preserve"> ADDIN ZOTERO_ITEM CSL_CITATION {"citationID":"lnQJPWG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F73628" w:rsidRPr="00F73628">
        <w:rPr>
          <w:rFonts w:ascii="Calibri" w:hAnsi="Calibri" w:cs="Calibri"/>
        </w:rPr>
        <w:t>(11)</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9A333F">
        <w:instrText xml:space="preserve"> ADDIN ZOTERO_ITEM CSL_CITATION {"citationID":"Bc6VnfsX","properties":{"formattedCitation":"(17)","plainCitation":"(17)","noteIndex":0},"citationItems":[{"id":235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9A333F" w:rsidRPr="009A333F">
        <w:rPr>
          <w:rFonts w:ascii="Calibri" w:hAnsi="Calibri" w:cs="Calibri"/>
        </w:rPr>
        <w:t>(17)</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lastRenderedPageBreak/>
        <w:t>Data Collection</w:t>
      </w:r>
    </w:p>
    <w:p w14:paraId="141E17EC" w14:textId="08A1EE01" w:rsidR="0031779F" w:rsidRDefault="0031779F" w:rsidP="00FD750D">
      <w:pPr>
        <w:ind w:firstLine="720"/>
      </w:pPr>
      <w:r w:rsidRPr="006B66D4">
        <w:t xml:space="preserve">Following the identification of eligible segments from municipal data, </w:t>
      </w:r>
      <w:r>
        <w:t xml:space="preserve">a combination of imagery and grey literature sources was utilized to determine infrastructure changes for each segment during the study period (2009-2022). </w:t>
      </w:r>
      <w:r w:rsidRPr="007D5E7E">
        <w:t xml:space="preserve">Segments were first examined at specific time points using Google Street View (a historical street imagery service) and Google Earth (a satellite imagery service) to </w:t>
      </w:r>
      <w:r w:rsidRPr="00E517CF">
        <w:t xml:space="preserve">classify both existing infrastructure and any </w:t>
      </w:r>
      <w:r w:rsidR="001B5FC8">
        <w:t>facilities</w:t>
      </w:r>
      <w:r>
        <w:t xml:space="preserve"> </w:t>
      </w:r>
      <w:r w:rsidRPr="00E517CF">
        <w:t>that preceded an upgrade.</w:t>
      </w:r>
      <w:r>
        <w:t xml:space="preserve"> </w:t>
      </w:r>
    </w:p>
    <w:p w14:paraId="6EB9CA52" w14:textId="5BE8D246" w:rsidR="00A57504" w:rsidRDefault="00FA2130" w:rsidP="00FA2130">
      <w:pPr>
        <w:ind w:firstLine="720"/>
      </w:pPr>
      <w:r w:rsidRPr="00FA2130">
        <w:t>During the data collection phase, changes to the infrastructure that occurred within the study period were documented, including details about the year of modification</w:t>
      </w:r>
      <w:r>
        <w:t xml:space="preserve"> </w:t>
      </w:r>
      <w:r w:rsidRPr="00FA2130">
        <w:t>and the subsequent classification following those changes.</w:t>
      </w:r>
      <w:r>
        <w:t xml:space="preserve"> </w:t>
      </w:r>
      <w:r w:rsidR="00322002">
        <w:t>An installation was defined as the introduction of dedicated cycling infrastructure</w:t>
      </w:r>
      <w:r w:rsidR="00BE3D16">
        <w:t xml:space="preserve"> on a roadway where no prior dedicated infrastructure existed within the </w:t>
      </w:r>
      <w:r w:rsidR="004A2E35">
        <w:t>study period</w:t>
      </w:r>
      <w:r w:rsidR="00BE3D16">
        <w:t xml:space="preserve">.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t>
      </w:r>
      <w:r w:rsidR="009A3EF4">
        <w:t xml:space="preserve">Specific installation or modification periods were determined through a combination of historical street imagery, municipal government briefs, construction notices, news articles, and posts from community organizations. </w:t>
      </w:r>
      <w:r w:rsidR="004D3BEA">
        <w:t>Moreover, this scan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1135C4BE" w:rsidR="003D24A1" w:rsidRDefault="00F50FAC" w:rsidP="00FA2130">
      <w:pPr>
        <w:ind w:firstLine="720"/>
      </w:pPr>
      <w:r>
        <w:t xml:space="preserve">Based on the collected data, a descriptive analysis was performed to calculate the total lengths of each infrastructure type at the end of each study year. </w:t>
      </w:r>
      <w:r w:rsidR="00250867">
        <w:t xml:space="preserve">Using the shapefiles provided </w:t>
      </w:r>
      <w:r w:rsidR="004A2E35">
        <w:t>from</w:t>
      </w:r>
      <w:r w:rsidR="00250867">
        <w:t xml:space="preserve"> each municipality</w:t>
      </w:r>
      <w:r w:rsidR="00FD750D">
        <w:t xml:space="preserve"> </w:t>
      </w:r>
      <w:r w:rsidR="00FD750D">
        <w:fldChar w:fldCharType="begin"/>
      </w:r>
      <w:r w:rsidR="00F73628">
        <w:instrText xml:space="preserve"> ADDIN ZOTERO_ITEM CSL_CITATION {"citationID":"TdA95FL0","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F73628" w:rsidRPr="00F73628">
        <w:rPr>
          <w:rFonts w:ascii="Calibri" w:hAnsi="Calibri" w:cs="Calibri"/>
          <w:kern w:val="0"/>
          <w:szCs w:val="24"/>
        </w:rPr>
        <w:t>(1–3)</w:t>
      </w:r>
      <w:r w:rsidR="00FD750D">
        <w:fldChar w:fldCharType="end"/>
      </w:r>
      <w:r w:rsidR="00250867">
        <w:t>, t</w:t>
      </w:r>
      <w:r w:rsidR="00FA5F06" w:rsidRPr="00DD01DB">
        <w:t>he length of each route segment was calculated in ArcGIS Pro</w:t>
      </w:r>
      <w:r w:rsidR="00DD01DB">
        <w:t xml:space="preserve"> Version 3.1.2</w:t>
      </w:r>
      <w:r w:rsidR="00FA5F06" w:rsidRPr="00DD01DB">
        <w:t xml:space="preserve"> </w:t>
      </w:r>
      <w:r w:rsidR="002A0104">
        <w:fldChar w:fldCharType="begin"/>
      </w:r>
      <w:r w:rsidR="009A333F">
        <w:instrText xml:space="preserve"> ADDIN ZOTERO_ITEM CSL_CITATION {"citationID":"6arWexem","properties":{"formattedCitation":"(18)","plainCitation":"(18)","noteIndex":0},"citationItems":[{"id":2362,"uris":["http://zotero.org/users/6166345/items/EUFH4WG6"],"itemData":{"id":2362,"type":"software","publisher":"ESRI","title":"ArcGIS Pro Mapping Software. Version 3.1.2","URL":"https://www.esri.com/en-us/home","version":"3.1.2","issued":{"date-parts":[["2023"]]}}}],"schema":"https://github.com/citation-style-language/schema/raw/master/csl-citation.json"} </w:instrText>
      </w:r>
      <w:r w:rsidR="002A0104">
        <w:fldChar w:fldCharType="separate"/>
      </w:r>
      <w:r w:rsidR="009A333F" w:rsidRPr="009A333F">
        <w:rPr>
          <w:rFonts w:ascii="Calibri" w:hAnsi="Calibri" w:cs="Calibri"/>
        </w:rPr>
        <w:t>(18)</w:t>
      </w:r>
      <w:r w:rsidR="002A0104">
        <w:fldChar w:fldCharType="end"/>
      </w:r>
      <w:r w:rsidR="00250867">
        <w:t>.</w:t>
      </w:r>
      <w:r>
        <w:t xml:space="preserve"> The combined information on length, infrastructure types during the study period, and their associated years of implementation were analyzed in </w:t>
      </w:r>
      <w:r w:rsidRPr="00DD01DB">
        <w:t xml:space="preserve">using R Version 4.2.1 </w:t>
      </w:r>
      <w:r w:rsidRPr="00DD01DB">
        <w:fldChar w:fldCharType="begin"/>
      </w:r>
      <w:r w:rsidR="009A333F">
        <w:instrText xml:space="preserve"> ADDIN ZOTERO_ITEM CSL_CITATION {"citationID":"dlkWMc6o","properties":{"formattedCitation":"(19)","plainCitation":"(19)","noteIndex":0},"citationItems":[{"id":1702,"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9A333F" w:rsidRPr="009A333F">
        <w:rPr>
          <w:rFonts w:ascii="Calibri" w:hAnsi="Calibri" w:cs="Calibri"/>
        </w:rPr>
        <w:t>(19)</w:t>
      </w:r>
      <w:r w:rsidRPr="00DD01DB">
        <w:fldChar w:fldCharType="end"/>
      </w:r>
      <w:r w:rsidR="00932D0B">
        <w:t xml:space="preserve">. </w:t>
      </w:r>
      <w:r w:rsidR="00FA2130">
        <w:t xml:space="preserve">A series of functions were developed to calculate the yearly trends in the total length of each bikeway type across each municipality. The functions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bikeway infrastructure by road type. </w:t>
      </w:r>
      <w:r w:rsidR="003D24A1" w:rsidRPr="003D24A1">
        <w:t xml:space="preserve">Utilizing ArcGIS software, a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proofErr w:type="gramStart"/>
      <w:r w:rsidR="003D24A1">
        <w:t>taking into account</w:t>
      </w:r>
      <w:proofErr w:type="gramEnd"/>
      <w:r w:rsidR="003D24A1">
        <w:t xml:space="preserve"> road types, which were classified as either arterial, collector, or local. </w:t>
      </w:r>
      <w:r w:rsidR="00BA1D99">
        <w:t xml:space="preserve">A final descriptive analysis involved </w:t>
      </w:r>
      <w:r w:rsidR="008F4DEE">
        <w:t xml:space="preserve">the </w:t>
      </w:r>
      <w:r w:rsidR="008F4DEE" w:rsidRPr="008F4DEE">
        <w:t xml:space="preserve">mapping of segments for each municipality in ArcGIS, offering a visual insight into new installations and infrastructure upgrades since the </w:t>
      </w:r>
      <w:r w:rsidR="008F4DEE">
        <w:t>start of</w:t>
      </w:r>
      <w:r w:rsidR="008F4DEE" w:rsidRPr="008F4DEE">
        <w:t xml:space="preserve"> 2020.</w:t>
      </w:r>
    </w:p>
    <w:p w14:paraId="7F792FC4" w14:textId="77777777" w:rsidR="00167977" w:rsidRDefault="00167977" w:rsidP="000B529D"/>
    <w:p w14:paraId="1CCC8BCB" w14:textId="77777777" w:rsidR="000D00EC" w:rsidRDefault="000D00EC" w:rsidP="000B529D"/>
    <w:p w14:paraId="359E864A" w14:textId="77777777" w:rsidR="000D00EC" w:rsidRDefault="000D00EC" w:rsidP="000B529D"/>
    <w:p w14:paraId="19AF959C" w14:textId="77777777" w:rsidR="000D00EC" w:rsidRDefault="000D00EC" w:rsidP="000B529D"/>
    <w:p w14:paraId="4BDCE3A1" w14:textId="77777777" w:rsidR="000D00EC" w:rsidRDefault="000D00EC" w:rsidP="000B529D"/>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lastRenderedPageBreak/>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6BB7C39B"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F73628">
        <w:instrText xml:space="preserve"> ADDIN ZOTERO_ITEM CSL_CITATION {"citationID":"Ez9goHPo","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t xml:space="preserve"> and Statistics Canada </w:t>
      </w:r>
      <w:r>
        <w:fldChar w:fldCharType="begin"/>
      </w:r>
      <w:r w:rsidR="009A333F">
        <w:instrText xml:space="preserve"> ADDIN ZOTERO_ITEM CSL_CITATION {"citationID":"Tp5dnww3","properties":{"formattedCitation":"(20)","plainCitation":"(20)","noteIndex":0},"citationItems":[{"id":2351,"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9A333F" w:rsidRPr="009A333F">
        <w:rPr>
          <w:rFonts w:ascii="Calibri" w:hAnsi="Calibri" w:cs="Calibri"/>
        </w:rPr>
        <w:t>(20)</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3"/>
      <w:commentRangeStart w:id="4"/>
      <w:commentRangeStart w:id="5"/>
      <w:r w:rsidRPr="00D62886">
        <w:t>Calgary</w:t>
      </w:r>
      <w:commentRangeEnd w:id="3"/>
      <w:r>
        <w:rPr>
          <w:rStyle w:val="CommentReference"/>
        </w:rPr>
        <w:commentReference w:id="3"/>
      </w:r>
      <w:commentRangeEnd w:id="4"/>
      <w:r>
        <w:rPr>
          <w:rStyle w:val="CommentReference"/>
        </w:rPr>
        <w:commentReference w:id="4"/>
      </w:r>
      <w:commentRangeEnd w:id="5"/>
      <w:r>
        <w:rPr>
          <w:rStyle w:val="CommentReference"/>
        </w:rPr>
        <w:commentReference w:id="5"/>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104D3C4" w:rsidR="00F017BC" w:rsidRPr="00F017BC" w:rsidRDefault="00D62886" w:rsidP="00994A3F">
      <w:pPr>
        <w:ind w:firstLine="720"/>
      </w:pPr>
      <w:r>
        <w:t xml:space="preserve">Finally, </w:t>
      </w:r>
      <w:r w:rsidR="006D1BC0" w:rsidRPr="006D1BC0">
        <w:t xml:space="preserve">Toronto, the most populous municipality in the study, presents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024"/>
        <w:gridCol w:w="2507"/>
        <w:gridCol w:w="1701"/>
        <w:gridCol w:w="1560"/>
        <w:gridCol w:w="1558"/>
      </w:tblGrid>
      <w:tr w:rsidR="00807DAC" w:rsidRPr="009A5D79" w14:paraId="618DA6DC" w14:textId="77777777" w:rsidTr="00D3759A">
        <w:tc>
          <w:tcPr>
            <w:tcW w:w="4531" w:type="dxa"/>
            <w:gridSpan w:val="2"/>
            <w:shd w:val="clear" w:color="auto" w:fill="2F5496" w:themeFill="accent1" w:themeFillShade="BF"/>
          </w:tcPr>
          <w:bookmarkEnd w:id="0"/>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6111317" w14:textId="65B47096" w:rsidR="00157BAB" w:rsidRPr="0005527B" w:rsidRDefault="00157BAB" w:rsidP="00533347">
            <w:pPr>
              <w:jc w:val="center"/>
              <w:rPr>
                <w:b/>
                <w:bCs/>
                <w:sz w:val="18"/>
                <w:szCs w:val="18"/>
              </w:rPr>
            </w:pPr>
            <w:r>
              <w:rPr>
                <w:b/>
                <w:bCs/>
                <w:sz w:val="18"/>
                <w:szCs w:val="18"/>
              </w:rPr>
              <w:t>Demographics</w:t>
            </w:r>
          </w:p>
        </w:tc>
        <w:tc>
          <w:tcPr>
            <w:tcW w:w="2507" w:type="dxa"/>
          </w:tcPr>
          <w:p w14:paraId="681631FE" w14:textId="09372C56" w:rsidR="00157BAB" w:rsidRPr="0005527B" w:rsidRDefault="00157BAB" w:rsidP="00533347">
            <w:pPr>
              <w:jc w:val="right"/>
              <w:rPr>
                <w:sz w:val="18"/>
                <w:szCs w:val="18"/>
              </w:rPr>
            </w:pPr>
            <w:r>
              <w:rPr>
                <w:sz w:val="18"/>
                <w:szCs w:val="18"/>
              </w:rPr>
              <w:t>Population (202</w:t>
            </w:r>
            <w:r w:rsidR="007E1DEB">
              <w:rPr>
                <w:sz w:val="18"/>
                <w:szCs w:val="18"/>
              </w:rPr>
              <w:t>1</w:t>
            </w:r>
            <w:r>
              <w:rPr>
                <w:sz w:val="18"/>
                <w:szCs w:val="18"/>
              </w:rPr>
              <w:t>)</w:t>
            </w:r>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p>
        </w:tc>
      </w:tr>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6"/>
            <w:commentRangeStart w:id="7"/>
            <w:r>
              <w:rPr>
                <w:sz w:val="18"/>
                <w:szCs w:val="18"/>
              </w:rPr>
              <w:t>Area (</w:t>
            </w:r>
            <w:r w:rsidRPr="00157BAB">
              <w:rPr>
                <w:sz w:val="18"/>
                <w:szCs w:val="18"/>
              </w:rPr>
              <w:t>km²</w:t>
            </w:r>
            <w:r>
              <w:rPr>
                <w:sz w:val="18"/>
                <w:szCs w:val="18"/>
              </w:rPr>
              <w:t>)</w:t>
            </w:r>
            <w:commentRangeEnd w:id="6"/>
            <w:r>
              <w:rPr>
                <w:rStyle w:val="CommentReference"/>
              </w:rPr>
              <w:commentReference w:id="6"/>
            </w:r>
            <w:commentRangeEnd w:id="7"/>
            <w:r>
              <w:rPr>
                <w:rStyle w:val="CommentReference"/>
              </w:rPr>
              <w:commentReference w:id="7"/>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0D67B512" w:rsidR="000B529D" w:rsidRPr="0005527B" w:rsidRDefault="001E0E1C" w:rsidP="00533347">
            <w:pPr>
              <w:jc w:val="center"/>
              <w:rPr>
                <w:sz w:val="18"/>
                <w:szCs w:val="18"/>
              </w:rPr>
            </w:pPr>
            <w:r w:rsidRPr="0005527B">
              <w:rPr>
                <w:sz w:val="18"/>
                <w:szCs w:val="18"/>
              </w:rPr>
              <w:t>(</w:t>
            </w:r>
            <w:commentRangeStart w:id="8"/>
            <w:commentRangeStart w:id="9"/>
            <w:r w:rsidRPr="0005527B">
              <w:rPr>
                <w:sz w:val="18"/>
                <w:szCs w:val="18"/>
              </w:rPr>
              <w:t>c-km</w:t>
            </w:r>
            <w:commentRangeEnd w:id="8"/>
            <w:r>
              <w:rPr>
                <w:rStyle w:val="CommentReference"/>
              </w:rPr>
              <w:commentReference w:id="8"/>
            </w:r>
            <w:commentRangeEnd w:id="9"/>
            <w:r>
              <w:rPr>
                <w:rStyle w:val="CommentReference"/>
              </w:rPr>
              <w:commentReference w:id="9"/>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77777777" w:rsidR="000B529D" w:rsidRPr="0005527B" w:rsidRDefault="000B529D" w:rsidP="00533347">
            <w:pPr>
              <w:jc w:val="right"/>
              <w:rPr>
                <w:b/>
                <w:bCs/>
                <w:sz w:val="18"/>
                <w:szCs w:val="18"/>
              </w:rPr>
            </w:pPr>
            <w:r w:rsidRPr="0005527B">
              <w:rPr>
                <w:b/>
                <w:bCs/>
                <w:sz w:val="18"/>
                <w:szCs w:val="18"/>
              </w:rPr>
              <w:t>7,931.2</w:t>
            </w:r>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F132CC6" w:rsidR="00807DAC" w:rsidRPr="0005527B" w:rsidRDefault="00807DAC" w:rsidP="00807DAC">
            <w:pPr>
              <w:jc w:val="center"/>
              <w:rPr>
                <w:sz w:val="18"/>
                <w:szCs w:val="18"/>
              </w:rPr>
            </w:pPr>
            <w:r w:rsidRPr="0005527B">
              <w:rPr>
                <w:sz w:val="18"/>
                <w:szCs w:val="18"/>
              </w:rPr>
              <w:t>(c-km)</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0</w:t>
            </w:r>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0</w:t>
            </w:r>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77777777" w:rsidR="00807DAC" w:rsidRPr="0005527B" w:rsidRDefault="00807DAC" w:rsidP="00533347">
            <w:pPr>
              <w:jc w:val="right"/>
              <w:rPr>
                <w:sz w:val="18"/>
                <w:szCs w:val="18"/>
              </w:rPr>
            </w:pPr>
            <w:r w:rsidRPr="0005527B">
              <w:rPr>
                <w:b/>
                <w:bCs/>
                <w:sz w:val="18"/>
                <w:szCs w:val="18"/>
              </w:rPr>
              <w:t>342.1</w:t>
            </w:r>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77777777" w:rsidR="00807DAC" w:rsidRPr="0005527B" w:rsidRDefault="00807DAC" w:rsidP="00533347">
            <w:pPr>
              <w:jc w:val="right"/>
              <w:rPr>
                <w:b/>
                <w:bCs/>
                <w:sz w:val="18"/>
                <w:szCs w:val="18"/>
              </w:rPr>
            </w:pPr>
            <w:r w:rsidRPr="0005527B">
              <w:rPr>
                <w:b/>
                <w:bCs/>
                <w:sz w:val="18"/>
                <w:szCs w:val="18"/>
              </w:rPr>
              <w:t>755.8</w:t>
            </w:r>
          </w:p>
        </w:tc>
      </w:tr>
      <w:tr w:rsidR="00807DAC" w:rsidRPr="009A5D79" w14:paraId="6CC20D48" w14:textId="77777777" w:rsidTr="00D3759A">
        <w:trPr>
          <w:trHeight w:val="300"/>
        </w:trPr>
        <w:tc>
          <w:tcPr>
            <w:tcW w:w="2024" w:type="dxa"/>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16A21445"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sourced from municipally maintained open datasets, with records last updated between June 2022 and August 2023. </w:t>
      </w:r>
      <w:r w:rsidR="001E0E1C">
        <w:t xml:space="preserve">Analysed prior to the exclusion of misclassifications. </w:t>
      </w:r>
      <w:r w:rsidR="007449A2">
        <w:t>M</w:t>
      </w:r>
      <w:r>
        <w:t xml:space="preserve">ethodology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bookmarkStart w:id="10" w:name="_Hlk143179159"/>
      <w:r>
        <w:rPr>
          <w:b/>
          <w:bCs/>
          <w:i/>
          <w:iCs/>
          <w:sz w:val="24"/>
          <w:szCs w:val="24"/>
        </w:rPr>
        <w:lastRenderedPageBreak/>
        <w:t xml:space="preserve">Eligibility </w:t>
      </w:r>
      <w:r w:rsidR="00AD5B1E">
        <w:rPr>
          <w:b/>
          <w:bCs/>
          <w:i/>
          <w:iCs/>
          <w:sz w:val="24"/>
          <w:szCs w:val="24"/>
        </w:rPr>
        <w:t>and Inclusions</w:t>
      </w:r>
    </w:p>
    <w:p w14:paraId="765A709F" w14:textId="4C1E95BF"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4 segments in Vancouver's cycling network (</w:t>
      </w:r>
      <w:r w:rsidR="009872CD">
        <w:t xml:space="preserve">total length: </w:t>
      </w:r>
      <w:r w:rsidR="00004653" w:rsidRPr="00004653">
        <w:t>342 km), 7</w:t>
      </w:r>
      <w:r w:rsidR="00004653">
        <w:t>8</w:t>
      </w:r>
      <w:r w:rsidR="00004653" w:rsidRPr="00004653">
        <w:t xml:space="preserve">0 segments </w:t>
      </w:r>
      <w:r w:rsidR="00004653">
        <w:t xml:space="preserve">(71 km) </w:t>
      </w:r>
      <w:r w:rsidR="00004653" w:rsidRPr="00004653">
        <w:t>were extracted by filtering for 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r w:rsidR="00004653" w:rsidRPr="00004653">
        <w:t xml:space="preserve">745 segments </w:t>
      </w:r>
      <w:r w:rsidR="00004653">
        <w:t>(</w:t>
      </w:r>
      <w:r w:rsidR="00F87182">
        <w:t>70</w:t>
      </w:r>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r w:rsidR="00180A82">
        <w:t>5</w:t>
      </w:r>
      <w:r w:rsidR="00004653" w:rsidRPr="00004653">
        <w:t xml:space="preserve"> were found to be ineligible.</w:t>
      </w:r>
      <w:r w:rsidR="00180A82">
        <w:t xml:space="preserve"> </w:t>
      </w:r>
      <w:r w:rsidR="00BB0E89">
        <w:t xml:space="preserve">Of these </w:t>
      </w:r>
      <w:r w:rsidR="009872CD">
        <w:t xml:space="preserve">35 </w:t>
      </w:r>
      <w:r w:rsidR="00BB0E89">
        <w:t xml:space="preserve">excluded segments, </w:t>
      </w:r>
      <w:r w:rsidR="00180A82">
        <w:t>49% were mixed-use pedestrian paths, and 31% were off-road cycling paths</w:t>
      </w:r>
      <w:r>
        <w:t xml:space="preserve">. </w:t>
      </w:r>
      <w:commentRangeStart w:id="11"/>
      <w:commentRangeStart w:id="12"/>
      <w:commentRangeEnd w:id="11"/>
      <w:r>
        <w:rPr>
          <w:rStyle w:val="CommentReference"/>
        </w:rPr>
        <w:commentReference w:id="11"/>
      </w:r>
      <w:commentRangeEnd w:id="12"/>
      <w:r>
        <w:rPr>
          <w:rStyle w:val="CommentReference"/>
        </w:rPr>
        <w:commentReference w:id="12"/>
      </w:r>
    </w:p>
    <w:p w14:paraId="3321D773" w14:textId="36688874"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6 segments (5</w:t>
      </w:r>
      <w:r>
        <w:t>70</w:t>
      </w:r>
      <w:r w:rsidR="001403A0" w:rsidRPr="001403A0">
        <w:t xml:space="preserve"> km)</w:t>
      </w:r>
      <w:r w:rsidR="00BB0E89">
        <w:t xml:space="preserve">, from which </w:t>
      </w:r>
      <w:r w:rsidR="001403A0" w:rsidRPr="001403A0">
        <w:t>782</w:t>
      </w:r>
      <w:r>
        <w:t xml:space="preserve"> </w:t>
      </w:r>
      <w:r w:rsidR="001403A0" w:rsidRPr="001403A0">
        <w:t>(8</w:t>
      </w:r>
      <w:r>
        <w:t>9</w:t>
      </w:r>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0 segments (85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08C0909B" w:rsidR="00167977" w:rsidRDefault="00F93D94" w:rsidP="001B2482">
      <w:pPr>
        <w:ind w:firstLine="720"/>
      </w:pPr>
      <w:r>
        <w:t>Lastly, for Toronto, the data consisted of 1323 segments (75</w:t>
      </w:r>
      <w:r w:rsidR="00F87182">
        <w:t>6</w:t>
      </w:r>
      <w:r>
        <w:t xml:space="preserve"> km)</w:t>
      </w:r>
      <w:r w:rsidR="001B2482">
        <w:t xml:space="preserve">, of which 331 segments </w:t>
      </w:r>
      <w:r w:rsidR="001B2482" w:rsidRPr="000F2050">
        <w:t>(205 km)</w:t>
      </w:r>
      <w:r w:rsidR="001B2482">
        <w:t xml:space="preserve"> met the eligibility criteria. </w:t>
      </w:r>
      <w:r w:rsidR="001B2482" w:rsidRPr="001B2482">
        <w:t xml:space="preserve">Utilizing street imagery to verify classifications, 326 segments </w:t>
      </w:r>
      <w:r w:rsidR="001B2482">
        <w:t xml:space="preserve">(203.5 km) </w:t>
      </w:r>
      <w:r w:rsidR="001B2482" w:rsidRPr="001B2482">
        <w:t xml:space="preserve">were confirmed for inclusion, with all five excluded segments being on-street routes shared with motor vehicles. </w:t>
      </w:r>
    </w:p>
    <w:bookmarkEnd w:id="10"/>
    <w:p w14:paraId="0762AD18" w14:textId="463CD2B1" w:rsidR="00A50AD2" w:rsidRDefault="000522F2" w:rsidP="00A50AD2">
      <w:pPr>
        <w:jc w:val="center"/>
      </w:pPr>
      <w:r>
        <w:rPr>
          <w:noProof/>
        </w:rPr>
        <w:drawing>
          <wp:inline distT="0" distB="0" distL="0" distR="0" wp14:anchorId="266BA6D8" wp14:editId="0DC1E563">
            <wp:extent cx="5943600" cy="3666490"/>
            <wp:effectExtent l="0" t="0" r="0" b="0"/>
            <wp:docPr id="1537425407" name="Picture 6"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descr="A diagram of a flow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66490"/>
                    </a:xfrm>
                    <a:prstGeom prst="rect">
                      <a:avLst/>
                    </a:prstGeom>
                  </pic:spPr>
                </pic:pic>
              </a:graphicData>
            </a:graphic>
          </wp:inline>
        </w:drawing>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bookmarkStart w:id="13" w:name="_Hlk143179248"/>
      <w:r>
        <w:rPr>
          <w:b/>
          <w:bCs/>
          <w:i/>
          <w:iCs/>
          <w:sz w:val="24"/>
          <w:szCs w:val="24"/>
        </w:rPr>
        <w:lastRenderedPageBreak/>
        <w:t>Classification of Installation and Upgrade Years</w:t>
      </w:r>
    </w:p>
    <w:p w14:paraId="56DD7733" w14:textId="1F38E1F0"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 xml:space="preserve">In Vancouver, among segments with installation years verified to have occurred </w:t>
      </w:r>
      <w:r w:rsidR="009F4164">
        <w:t>during</w:t>
      </w:r>
      <w:r w:rsidR="00566BFB" w:rsidRPr="00566BFB">
        <w:t xml:space="preserve"> the study period (n = 252), 83% accurately matched the city's provided installation years, and 9</w:t>
      </w:r>
      <w:r w:rsidR="00785653">
        <w:t>8</w:t>
      </w:r>
      <w:r w:rsidR="00566BFB" w:rsidRPr="00566BFB">
        <w:t xml:space="preserve">% </w:t>
      </w:r>
      <w:r w:rsidR="009F4164">
        <w:t xml:space="preserve">of city-provided years </w:t>
      </w:r>
      <w:r w:rsidR="00566BFB" w:rsidRPr="00566BFB">
        <w:t xml:space="preserve">were </w:t>
      </w:r>
      <w:r w:rsidR="00566BFB">
        <w:t>accurate</w:t>
      </w:r>
      <w:r w:rsidR="00566BFB" w:rsidRPr="00566BFB">
        <w:t xml:space="preserve"> within a ±1-year range. For Calgary, </w:t>
      </w:r>
      <w:r w:rsidR="00566BFB">
        <w:t xml:space="preserve">among </w:t>
      </w:r>
      <w:r w:rsidR="009F4164">
        <w:t xml:space="preserve">a similar subset of segments (n = 670), </w:t>
      </w:r>
      <w:r w:rsidR="009F4164" w:rsidRPr="00566BFB">
        <w:t xml:space="preserve">42%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r w:rsidR="00785653">
        <w:t>3</w:t>
      </w:r>
      <w:r w:rsidR="009F4164" w:rsidRPr="00566BFB">
        <w:t>% were accurate within ±1 year.</w:t>
      </w:r>
      <w:r w:rsidR="009F4164">
        <w:t xml:space="preserve"> Finally, in Toronto, among 192 eligible segments meeting </w:t>
      </w:r>
      <w:r w:rsidR="006B1711">
        <w:t>this criterion</w:t>
      </w:r>
      <w:r w:rsidR="009F4164">
        <w:t xml:space="preserve">, </w:t>
      </w:r>
      <w:r w:rsidR="009F4164" w:rsidRPr="00566BFB">
        <w:t>7</w:t>
      </w:r>
      <w:r w:rsidR="00785653">
        <w:t>6</w:t>
      </w:r>
      <w:r w:rsidR="009F4164" w:rsidRPr="00566BFB">
        <w:t>% accurately matched with the city's provided installation years, and 78% were accurate within a ±1-year span.</w:t>
      </w:r>
    </w:p>
    <w:p w14:paraId="617BAF8F" w14:textId="59BD35A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up to 2021</w:t>
      </w:r>
      <w:r w:rsidR="006929EB" w:rsidRPr="006929EB">
        <w:t>.</w:t>
      </w:r>
      <w:r w:rsidR="00C632CC" w:rsidRPr="00C632CC">
        <w:t xml:space="preserve"> The study period for Vancouver was adjusted to account for the unique pace at which this city logged infrastructure changes.</w:t>
      </w:r>
      <w:r w:rsidR="00C632CC">
        <w:t xml:space="preserve"> Through the exploration of street imagery, it was </w:t>
      </w:r>
      <w:r w:rsidR="00C632CC" w:rsidRPr="00C632CC">
        <w:t>revealed that several changes made in 2022 were left undocumented.</w:t>
      </w:r>
      <w:r w:rsidR="00C632CC">
        <w:t xml:space="preserve"> </w:t>
      </w:r>
      <w:r w:rsidR="006929EB">
        <w:t>Overall, this</w:t>
      </w:r>
      <w:r w:rsidR="006929EB" w:rsidRPr="006929EB">
        <w:t xml:space="preserve"> adjustment ensures the accurate representation of infrastructure changes occurring up until the end of each calendar year.</w:t>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595B0A56" w:rsidR="00411C3D" w:rsidRDefault="00411C3D" w:rsidP="00576038">
      <w:pPr>
        <w:ind w:firstLine="720"/>
      </w:pPr>
      <w:r w:rsidRPr="00411C3D">
        <w:t xml:space="preserve">The standardized criteria enabled a detailed comparison between the administrative and validated data </w:t>
      </w:r>
      <w:r>
        <w:t xml:space="preserve">with respect to current infrastructure classifications. For Vancouver, by </w:t>
      </w:r>
      <w:r w:rsidR="007C0912" w:rsidRPr="007C0912">
        <w:t xml:space="preserve">2021's end,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 (</w:t>
      </w:r>
      <w:r w:rsidR="00F14B43" w:rsidRPr="0093251A">
        <w:rPr>
          <w:b/>
          <w:bCs/>
          <w:i/>
          <w:iCs/>
        </w:rPr>
        <w:t>Table 1</w:t>
      </w:r>
      <w:r w:rsidR="00F14B43">
        <w:t>)</w:t>
      </w:r>
      <w:r w:rsidR="00362920">
        <w:t xml:space="preserve">, </w:t>
      </w:r>
      <w:r w:rsidR="00362920" w:rsidRPr="00362920">
        <w:t xml:space="preserve">the validated data </w:t>
      </w:r>
      <w:r w:rsidR="00362920">
        <w:t>comparatively had</w:t>
      </w:r>
      <w:r w:rsidR="00362920" w:rsidRPr="00362920">
        <w:t xml:space="preserve"> 0.9 km more cycle tracks and 2.2 km less painted infrastructure</w:t>
      </w:r>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r w:rsidR="00A10B68" w:rsidRPr="00A10B68">
        <w:t xml:space="preserve">Overall, these </w:t>
      </w:r>
      <w:r w:rsidR="0093251A" w:rsidRPr="00A10B68">
        <w:t>results</w:t>
      </w:r>
      <w:r w:rsidR="00A10B68" w:rsidRPr="00A10B68">
        <w:t xml:space="preserve"> highlight the degree of misclassification </w:t>
      </w:r>
      <w:proofErr w:type="gramStart"/>
      <w:r w:rsidR="00A10B68" w:rsidRPr="00A10B68">
        <w:t>in regard to</w:t>
      </w:r>
      <w:proofErr w:type="gramEnd"/>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7CDBCDA0" w:rsidR="00EC0E6F" w:rsidRDefault="007F3864" w:rsidP="000B325E">
      <w:pPr>
        <w:ind w:firstLine="720"/>
      </w:pPr>
      <w:r w:rsidRPr="007F3864">
        <w:t>An examination of the cycling infrastructure trends across Vancouver, Calgary, and Toronto reveals significant 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km (1014% increase), and Toronto 101</w:t>
      </w:r>
      <w:r w:rsidR="00EC0E6F">
        <w:t xml:space="preserve"> </w:t>
      </w:r>
      <w:r w:rsidRPr="007F3864">
        <w:t xml:space="preserve">km (98% increase) </w:t>
      </w:r>
      <w:r w:rsidR="00550609">
        <w:t xml:space="preserve">of dedicated cycling infrastructure </w:t>
      </w:r>
      <w:r w:rsidRPr="007F3864">
        <w:t>to their roadways.</w:t>
      </w:r>
      <w:r>
        <w:t xml:space="preserve"> Moreover, a growing proportion of infrastructure </w:t>
      </w:r>
      <w:r w:rsidR="007E0666">
        <w:t>is</w:t>
      </w:r>
      <w:r>
        <w:t xml:space="preserve"> </w:t>
      </w:r>
      <w:r w:rsidR="00EC0E6F">
        <w:t xml:space="preserve">composed of </w:t>
      </w:r>
      <w:r>
        <w:t>cycle tracks</w:t>
      </w:r>
      <w:r w:rsidR="0099481D">
        <w:t xml:space="preserve">. </w:t>
      </w:r>
      <w:r w:rsidR="00EC0E6F" w:rsidRPr="00EC0E6F">
        <w:t xml:space="preserve">While in 2009, only 4% of Vancouver's dedicated cycling facilities were cycle tracks and none existed in Calgary or Toronto, this changed </w:t>
      </w:r>
      <w:r w:rsidR="00EC0E6F" w:rsidRPr="00EC0E6F">
        <w:lastRenderedPageBreak/>
        <w:t>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r w:rsidR="0073778E">
        <w:t xml:space="preserve">Moreover, as seen in </w:t>
      </w:r>
      <w:r w:rsidR="0073778E" w:rsidRPr="00550609">
        <w:rPr>
          <w:b/>
          <w:bCs/>
          <w:i/>
          <w:iCs/>
        </w:rPr>
        <w:t>Figure 3</w:t>
      </w:r>
      <w:r w:rsidR="0073778E">
        <w:t xml:space="preserve">, the increase in cycle tracks has partly been driven by upgrades of existing painted lane infrastructure. This is particularly evident 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  </w:t>
      </w:r>
    </w:p>
    <w:p w14:paraId="052F402E" w14:textId="77777777" w:rsidR="00166BBC" w:rsidRDefault="00C56C8A" w:rsidP="00166BBC">
      <w:pPr>
        <w:ind w:firstLine="720"/>
      </w:pPr>
      <w:r w:rsidRPr="00C56C8A">
        <w:t xml:space="preserve">This analysis of infrastructure trends highlights how different municipalities responded to the public health and urban mobility challenges brought forward by the COVID-19 pandemic. </w:t>
      </w:r>
      <w:proofErr w:type="gramStart"/>
      <w:r w:rsidRPr="00C56C8A">
        <w:t>In particular, Calgary</w:t>
      </w:r>
      <w:proofErr w:type="gramEnd"/>
      <w:r w:rsidRPr="00C56C8A">
        <w:t xml:space="preserve"> and Toronto showed an upward trend in the installation of dedicated on-street cycling infrastructure since the pandemic's onset. As illustrated in </w:t>
      </w:r>
      <w:r w:rsidRPr="00C56C8A">
        <w:rPr>
          <w:b/>
          <w:bCs/>
          <w:i/>
          <w:iCs/>
        </w:rPr>
        <w:t>Figure 3</w:t>
      </w:r>
      <w:r w:rsidRPr="00C56C8A">
        <w:t xml:space="preserve">, </w:t>
      </w:r>
      <w:r w:rsidR="00CC00B5">
        <w:t>the growth in Toronto’s infrastructure was greatest in 2020, with 4.7 km of new infrastructure per 1000 c-km of roadway, while Calgary</w:t>
      </w:r>
      <w:r>
        <w:t xml:space="preserve">’s peak occurred in 2021, with </w:t>
      </w:r>
      <w:r w:rsidR="00CC00B5">
        <w:t>1.0km of new infrastructure built per 1000 c-km of roadway.</w:t>
      </w:r>
      <w:r>
        <w:t xml:space="preserve"> </w:t>
      </w:r>
      <w:r w:rsidR="00166BBC">
        <w:t>For both cities, this</w:t>
      </w:r>
      <w:r w:rsidR="00166BBC" w:rsidRPr="00166BBC">
        <w:t xml:space="preserve"> growth of on-street cycleways 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as highest in 2016, with its post-pandemic infrastructure growth remaining in line with previous levels. </w:t>
      </w:r>
    </w:p>
    <w:p w14:paraId="3607448E" w14:textId="7625C68B"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4% of the existing infrastructure was upgraded and 8% was newly installed since the start of 2020. 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 xml:space="preserve">during this time and 24% was newly installed. </w:t>
      </w:r>
    </w:p>
    <w:p w14:paraId="14CE0C83" w14:textId="1EE463DB" w:rsidR="00A30006" w:rsidRDefault="00A30006" w:rsidP="007E0666">
      <w:pPr>
        <w:ind w:firstLine="720"/>
      </w:pPr>
      <w:r w:rsidRPr="00A30006">
        <w:t xml:space="preserve">A secondary analysis was conducted to identify th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p>
    <w:bookmarkEnd w:id="13"/>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5CE2DD5D">
            <wp:extent cx="5384950" cy="7210425"/>
            <wp:effectExtent l="19050" t="19050" r="25400" b="9525"/>
            <wp:docPr id="1238270791" name="Picture 9"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descr="A graph of a number of peopl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392204" cy="7220138"/>
                    </a:xfrm>
                    <a:prstGeom prst="rect">
                      <a:avLst/>
                    </a:prstGeom>
                    <a:ln>
                      <a:solidFill>
                        <a:schemeClr val="bg1">
                          <a:lumMod val="85000"/>
                        </a:schemeClr>
                      </a:solidFill>
                    </a:ln>
                  </pic:spPr>
                </pic:pic>
              </a:graphicData>
            </a:graphic>
          </wp:inline>
        </w:drawing>
      </w:r>
    </w:p>
    <w:p w14:paraId="39F9CAE9" w14:textId="5C9DB7C8" w:rsidR="006F13FA" w:rsidRDefault="006F13FA" w:rsidP="006F13FA">
      <w:pPr>
        <w:rPr>
          <w:i/>
          <w:iCs/>
          <w:sz w:val="24"/>
          <w:szCs w:val="24"/>
        </w:rPr>
      </w:pPr>
      <w:commentRangeStart w:id="14"/>
      <w:r w:rsidRPr="00D56089">
        <w:rPr>
          <w:b/>
          <w:bCs/>
          <w:i/>
          <w:iCs/>
          <w:sz w:val="24"/>
          <w:szCs w:val="24"/>
        </w:rPr>
        <w:t xml:space="preserve">Figure </w:t>
      </w:r>
      <w:r w:rsidR="00D2660C">
        <w:rPr>
          <w:b/>
          <w:bCs/>
          <w:i/>
          <w:iCs/>
          <w:sz w:val="24"/>
          <w:szCs w:val="24"/>
        </w:rPr>
        <w:t>2</w:t>
      </w:r>
      <w:commentRangeEnd w:id="14"/>
      <w:r w:rsidR="00057E77">
        <w:rPr>
          <w:rStyle w:val="CommentReference"/>
        </w:rPr>
        <w:commentReference w:id="14"/>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sidR="008E04F5">
        <w:rPr>
          <w:b/>
          <w:bCs/>
          <w:i/>
          <w:iCs/>
          <w:sz w:val="24"/>
          <w:szCs w:val="24"/>
        </w:rPr>
        <w:t>2</w:t>
      </w:r>
      <w:r w:rsidRPr="00D56089">
        <w:rPr>
          <w:b/>
          <w:bCs/>
          <w:i/>
          <w:iCs/>
          <w:sz w:val="24"/>
          <w:szCs w:val="24"/>
        </w:rPr>
        <w:t xml:space="preserve"> for </w:t>
      </w:r>
      <w:r>
        <w:rPr>
          <w:b/>
          <w:bCs/>
          <w:i/>
          <w:iCs/>
          <w:sz w:val="24"/>
          <w:szCs w:val="24"/>
        </w:rPr>
        <w:t>Vancouver, Calgary, and Toronto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0DBB7220">
            <wp:extent cx="4962601" cy="6802370"/>
            <wp:effectExtent l="19050" t="19050" r="9525" b="17780"/>
            <wp:docPr id="9984175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descr="A screenshot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71273" cy="6814257"/>
                    </a:xfrm>
                    <a:prstGeom prst="rect">
                      <a:avLst/>
                    </a:prstGeom>
                    <a:ln>
                      <a:solidFill>
                        <a:schemeClr val="bg1">
                          <a:lumMod val="85000"/>
                        </a:schemeClr>
                      </a:solid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15"/>
      <w:r>
        <w:rPr>
          <w:b/>
          <w:bCs/>
          <w:i/>
          <w:iCs/>
          <w:sz w:val="24"/>
          <w:szCs w:val="24"/>
        </w:rPr>
        <w:t xml:space="preserve">Yearly net change </w:t>
      </w:r>
      <w:commentRangeEnd w:id="15"/>
      <w:r w:rsidR="00FC26E2">
        <w:rPr>
          <w:rStyle w:val="CommentReference"/>
        </w:rPr>
        <w:commentReference w:id="15"/>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0B19C58A" w:rsidR="002A69F1" w:rsidRDefault="000E1F4A" w:rsidP="002A69F1">
      <w:pPr>
        <w:spacing w:after="0"/>
        <w:jc w:val="center"/>
        <w:rPr>
          <w:i/>
          <w:iCs/>
          <w:sz w:val="24"/>
          <w:szCs w:val="24"/>
        </w:rPr>
      </w:pPr>
      <w:r>
        <w:rPr>
          <w:i/>
          <w:iCs/>
          <w:noProof/>
          <w:sz w:val="24"/>
          <w:szCs w:val="24"/>
        </w:rPr>
        <mc:AlternateContent>
          <mc:Choice Requires="wps">
            <w:drawing>
              <wp:anchor distT="0" distB="0" distL="114300" distR="114300" simplePos="0" relativeHeight="251763712" behindDoc="0" locked="0" layoutInCell="1" allowOverlap="1" wp14:anchorId="76BBFBD2" wp14:editId="6E59AC30">
                <wp:simplePos x="0" y="0"/>
                <wp:positionH relativeFrom="column">
                  <wp:posOffset>-54591</wp:posOffset>
                </wp:positionH>
                <wp:positionV relativeFrom="paragraph">
                  <wp:posOffset>143301</wp:posOffset>
                </wp:positionV>
                <wp:extent cx="6041382" cy="6858000"/>
                <wp:effectExtent l="0" t="0" r="17145" b="19050"/>
                <wp:wrapNone/>
                <wp:docPr id="1128532485" name="Rectangle 4"/>
                <wp:cNvGraphicFramePr/>
                <a:graphic xmlns:a="http://schemas.openxmlformats.org/drawingml/2006/main">
                  <a:graphicData uri="http://schemas.microsoft.com/office/word/2010/wordprocessingShape">
                    <wps:wsp>
                      <wps:cNvSpPr/>
                      <wps:spPr>
                        <a:xfrm>
                          <a:off x="0" y="0"/>
                          <a:ext cx="6041382" cy="68580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743D5" id="Rectangle 4" o:spid="_x0000_s1026" style="position:absolute;margin-left:-4.3pt;margin-top:11.3pt;width:475.7pt;height:540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" filled="f" strokecolor="#09101d [484]" strokeweight="1pt"/>
            </w:pict>
          </mc:Fallback>
        </mc:AlternateContent>
      </w:r>
    </w:p>
    <w:p w14:paraId="03EA61D3" w14:textId="6BFB9C40" w:rsidR="002A69F1" w:rsidRDefault="00123041" w:rsidP="006A447D">
      <w:pPr>
        <w:spacing w:after="0"/>
        <w:jc w:val="center"/>
        <w:rPr>
          <w:i/>
          <w:iCs/>
          <w:sz w:val="24"/>
          <w:szCs w:val="24"/>
        </w:rPr>
      </w:pPr>
      <w:r>
        <w:rPr>
          <w:i/>
          <w:iCs/>
          <w:noProof/>
          <w:sz w:val="24"/>
          <w:szCs w:val="24"/>
        </w:rPr>
        <mc:AlternateContent>
          <mc:Choice Requires="wps">
            <w:drawing>
              <wp:anchor distT="0" distB="0" distL="114300" distR="114300" simplePos="0" relativeHeight="251773952" behindDoc="0" locked="0" layoutInCell="1" allowOverlap="1" wp14:anchorId="4A8CAD07" wp14:editId="4F437B88">
                <wp:simplePos x="0" y="0"/>
                <wp:positionH relativeFrom="column">
                  <wp:posOffset>4770120</wp:posOffset>
                </wp:positionH>
                <wp:positionV relativeFrom="paragraph">
                  <wp:posOffset>1788160</wp:posOffset>
                </wp:positionV>
                <wp:extent cx="1127760" cy="228600"/>
                <wp:effectExtent l="0" t="0" r="0" b="0"/>
                <wp:wrapNone/>
                <wp:docPr id="311232778"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8CAD07" id="_x0000_t202" coordsize="21600,21600" o:spt="202" path="m,l,21600r21600,l21600,xe">
                <v:stroke joinstyle="miter"/>
                <v:path gradientshapeok="t" o:connecttype="rect"/>
              </v:shapetype>
              <v:shape id="Text Box 5" o:spid="_x0000_s1026" type="#_x0000_t202" style="position:absolute;left:0;text-align:left;margin-left:375.6pt;margin-top:140.8pt;width:88.8pt;height:1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" filled="f" stroked="f" strokeweight=".5pt">
                <v:textbo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4736" behindDoc="0" locked="0" layoutInCell="1" allowOverlap="1" wp14:anchorId="13761E04" wp14:editId="554FA947">
                <wp:simplePos x="0" y="0"/>
                <wp:positionH relativeFrom="column">
                  <wp:posOffset>1801058</wp:posOffset>
                </wp:positionH>
                <wp:positionV relativeFrom="paragraph">
                  <wp:posOffset>57785</wp:posOffset>
                </wp:positionV>
                <wp:extent cx="1205105" cy="317133"/>
                <wp:effectExtent l="0" t="0" r="0" b="6985"/>
                <wp:wrapNone/>
                <wp:docPr id="78021749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761E04" id="_x0000_s1027" type="#_x0000_t202" style="position:absolute;left:0;text-align:left;margin-left:141.8pt;margin-top:4.55pt;width:94.9pt;height:24.95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" filled="f" stroked="f" strokeweight=".5pt">
                <v:textbo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v:textbox>
              </v:shape>
            </w:pict>
          </mc:Fallback>
        </mc:AlternateContent>
      </w:r>
      <w:r w:rsidR="000D2EE5" w:rsidRPr="000D2EE5">
        <w:rPr>
          <w:i/>
          <w:iCs/>
          <w:noProof/>
          <w:sz w:val="24"/>
          <w:szCs w:val="24"/>
        </w:rPr>
        <w:drawing>
          <wp:inline distT="0" distB="0" distL="0" distR="0" wp14:anchorId="2880D72E" wp14:editId="49B21CD4">
            <wp:extent cx="5943600" cy="2063115"/>
            <wp:effectExtent l="0" t="0" r="0" b="0"/>
            <wp:docPr id="1571672583"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descr="A map of a city&#10;&#10;Description automatically generated"/>
                    <pic:cNvPicPr/>
                  </pic:nvPicPr>
                  <pic:blipFill>
                    <a:blip r:embed="rId15"/>
                    <a:stretch>
                      <a:fillRect/>
                    </a:stretch>
                  </pic:blipFill>
                  <pic:spPr>
                    <a:xfrm>
                      <a:off x="0" y="0"/>
                      <a:ext cx="5943600" cy="2063115"/>
                    </a:xfrm>
                    <a:prstGeom prst="rect">
                      <a:avLst/>
                    </a:prstGeom>
                  </pic:spPr>
                </pic:pic>
              </a:graphicData>
            </a:graphic>
          </wp:inline>
        </w:drawing>
      </w:r>
    </w:p>
    <w:p w14:paraId="6A7E59ED" w14:textId="16287A35" w:rsidR="006A447D" w:rsidRDefault="00123041" w:rsidP="00446FF8">
      <w:pPr>
        <w:spacing w:after="0"/>
        <w:jc w:val="center"/>
        <w:rPr>
          <w:i/>
          <w:iCs/>
          <w:sz w:val="24"/>
          <w:szCs w:val="24"/>
        </w:rPr>
      </w:pPr>
      <w:r>
        <w:rPr>
          <w:i/>
          <w:iCs/>
          <w:noProof/>
          <w:sz w:val="24"/>
          <w:szCs w:val="24"/>
        </w:rPr>
        <mc:AlternateContent>
          <mc:Choice Requires="wps">
            <w:drawing>
              <wp:anchor distT="0" distB="0" distL="114300" distR="114300" simplePos="0" relativeHeight="251776000" behindDoc="0" locked="0" layoutInCell="1" allowOverlap="1" wp14:anchorId="6D94D928" wp14:editId="5A16C3A1">
                <wp:simplePos x="0" y="0"/>
                <wp:positionH relativeFrom="column">
                  <wp:posOffset>4765040</wp:posOffset>
                </wp:positionH>
                <wp:positionV relativeFrom="paragraph">
                  <wp:posOffset>1731645</wp:posOffset>
                </wp:positionV>
                <wp:extent cx="1127760" cy="228600"/>
                <wp:effectExtent l="0" t="0" r="0" b="0"/>
                <wp:wrapNone/>
                <wp:docPr id="124920932"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4D928" id="_x0000_s1028" type="#_x0000_t202" style="position:absolute;left:0;text-align:left;margin-left:375.2pt;margin-top:136.35pt;width:88.8pt;height:1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" filled="f" stroked="f" strokeweight=".5pt">
                <v:textbo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6784" behindDoc="0" locked="0" layoutInCell="1" allowOverlap="1" wp14:anchorId="3A93F707" wp14:editId="4343221C">
                <wp:simplePos x="0" y="0"/>
                <wp:positionH relativeFrom="column">
                  <wp:posOffset>1805386</wp:posOffset>
                </wp:positionH>
                <wp:positionV relativeFrom="paragraph">
                  <wp:posOffset>56236</wp:posOffset>
                </wp:positionV>
                <wp:extent cx="1205105" cy="317133"/>
                <wp:effectExtent l="0" t="0" r="0" b="6985"/>
                <wp:wrapNone/>
                <wp:docPr id="170323464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3F707" id="_x0000_s1029" type="#_x0000_t202" style="position:absolute;left:0;text-align:left;margin-left:142.15pt;margin-top:4.45pt;width:94.9pt;height:24.9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" filled="f" stroked="f" strokeweight=".5pt">
                <v:textbo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v:textbox>
              </v:shape>
            </w:pict>
          </mc:Fallback>
        </mc:AlternateContent>
      </w:r>
      <w:r w:rsidR="006A447D" w:rsidRPr="006A447D">
        <w:rPr>
          <w:i/>
          <w:iCs/>
          <w:noProof/>
          <w:sz w:val="24"/>
          <w:szCs w:val="24"/>
        </w:rPr>
        <w:drawing>
          <wp:inline distT="0" distB="0" distL="0" distR="0" wp14:anchorId="02754306" wp14:editId="68FDBC33">
            <wp:extent cx="5901673" cy="1984888"/>
            <wp:effectExtent l="0" t="0" r="4445" b="0"/>
            <wp:docPr id="182286557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865574" name="Picture 1" descr="A screenshot of a map&#10;&#10;Description automatically generated"/>
                    <pic:cNvPicPr/>
                  </pic:nvPicPr>
                  <pic:blipFill rotWithShape="1">
                    <a:blip r:embed="rId16"/>
                    <a:srcRect l="382"/>
                    <a:stretch/>
                  </pic:blipFill>
                  <pic:spPr bwMode="auto">
                    <a:xfrm>
                      <a:off x="0" y="0"/>
                      <a:ext cx="5927720" cy="1993648"/>
                    </a:xfrm>
                    <a:prstGeom prst="rect">
                      <a:avLst/>
                    </a:prstGeom>
                    <a:ln>
                      <a:noFill/>
                    </a:ln>
                    <a:extLst>
                      <a:ext uri="{53640926-AAD7-44D8-BBD7-CCE9431645EC}">
                        <a14:shadowObscured xmlns:a14="http://schemas.microsoft.com/office/drawing/2010/main"/>
                      </a:ext>
                    </a:extLst>
                  </pic:spPr>
                </pic:pic>
              </a:graphicData>
            </a:graphic>
          </wp:inline>
        </w:drawing>
      </w:r>
    </w:p>
    <w:p w14:paraId="3DA72CD4" w14:textId="300F734A" w:rsidR="002A69F1" w:rsidRDefault="00432CD8" w:rsidP="006F13FA">
      <w:pPr>
        <w:rPr>
          <w:i/>
          <w:iCs/>
          <w:sz w:val="24"/>
          <w:szCs w:val="24"/>
        </w:rPr>
      </w:pPr>
      <w:r>
        <w:rPr>
          <w:noProof/>
        </w:rPr>
        <mc:AlternateContent>
          <mc:Choice Requires="wps">
            <w:drawing>
              <wp:anchor distT="0" distB="0" distL="114300" distR="114300" simplePos="0" relativeHeight="251770880" behindDoc="0" locked="0" layoutInCell="1" allowOverlap="1" wp14:anchorId="0A3A6164" wp14:editId="242EFFD0">
                <wp:simplePos x="0" y="0"/>
                <wp:positionH relativeFrom="margin">
                  <wp:posOffset>51206</wp:posOffset>
                </wp:positionH>
                <wp:positionV relativeFrom="paragraph">
                  <wp:posOffset>1974164</wp:posOffset>
                </wp:positionV>
                <wp:extent cx="2684679" cy="689610"/>
                <wp:effectExtent l="0" t="0" r="20955" b="15240"/>
                <wp:wrapNone/>
                <wp:docPr id="400355103" name="Text Box 2"/>
                <wp:cNvGraphicFramePr/>
                <a:graphic xmlns:a="http://schemas.openxmlformats.org/drawingml/2006/main">
                  <a:graphicData uri="http://schemas.microsoft.com/office/word/2010/wordprocessingShape">
                    <wps:wsp>
                      <wps:cNvSpPr txBox="1"/>
                      <wps:spPr>
                        <a:xfrm>
                          <a:off x="0" y="0"/>
                          <a:ext cx="2684679" cy="689610"/>
                        </a:xfrm>
                        <a:prstGeom prst="rect">
                          <a:avLst/>
                        </a:prstGeom>
                        <a:solidFill>
                          <a:srgbClr val="FFFFFF">
                            <a:alpha val="52941"/>
                          </a:srgbClr>
                        </a:solidFill>
                        <a:ln w="6350">
                          <a:solidFill>
                            <a:prstClr val="black"/>
                          </a:solidFill>
                        </a:ln>
                      </wps:spPr>
                      <wps:txb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A6164" id="Text Box 2" o:spid="_x0000_s1030" type="#_x0000_t202" style="position:absolute;margin-left:4.05pt;margin-top:155.45pt;width:211.4pt;height:54.3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" strokeweight=".5pt">
                <v:fill opacity="34695f"/>
                <v:textbo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v:textbox>
                <w10:wrap anchorx="margin"/>
              </v:shape>
            </w:pict>
          </mc:Fallback>
        </mc:AlternateContent>
      </w:r>
      <w:r w:rsidR="00123041">
        <w:rPr>
          <w:i/>
          <w:iCs/>
          <w:noProof/>
          <w:sz w:val="24"/>
          <w:szCs w:val="24"/>
        </w:rPr>
        <mc:AlternateContent>
          <mc:Choice Requires="wps">
            <w:drawing>
              <wp:anchor distT="0" distB="0" distL="114300" distR="114300" simplePos="0" relativeHeight="251778048" behindDoc="0" locked="0" layoutInCell="1" allowOverlap="1" wp14:anchorId="7ED464BB" wp14:editId="322951C8">
                <wp:simplePos x="0" y="0"/>
                <wp:positionH relativeFrom="column">
                  <wp:posOffset>4759960</wp:posOffset>
                </wp:positionH>
                <wp:positionV relativeFrom="paragraph">
                  <wp:posOffset>1729105</wp:posOffset>
                </wp:positionV>
                <wp:extent cx="1127760" cy="228600"/>
                <wp:effectExtent l="0" t="0" r="0" b="0"/>
                <wp:wrapNone/>
                <wp:docPr id="1967554254"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464BB" id="_x0000_s1031" type="#_x0000_t202" style="position:absolute;margin-left:374.8pt;margin-top:136.15pt;width:88.8pt;height:1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" filled="f" stroked="f" strokeweight=".5pt">
                <v:textbo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8832" behindDoc="0" locked="0" layoutInCell="1" allowOverlap="1" wp14:anchorId="2A592FB2" wp14:editId="1D13D8A6">
                <wp:simplePos x="0" y="0"/>
                <wp:positionH relativeFrom="column">
                  <wp:posOffset>1804424</wp:posOffset>
                </wp:positionH>
                <wp:positionV relativeFrom="paragraph">
                  <wp:posOffset>48036</wp:posOffset>
                </wp:positionV>
                <wp:extent cx="1205105" cy="317133"/>
                <wp:effectExtent l="0" t="0" r="0" b="6985"/>
                <wp:wrapNone/>
                <wp:docPr id="1382055772"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592FB2" id="_x0000_s1032" type="#_x0000_t202" style="position:absolute;margin-left:142.1pt;margin-top:3.8pt;width:94.9pt;height:24.95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" filled="f" stroked="f" strokeweight=".5pt">
                <v:textbo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v:textbox>
              </v:shape>
            </w:pict>
          </mc:Fallback>
        </mc:AlternateContent>
      </w:r>
      <w:r w:rsidR="00446FF8" w:rsidRPr="00446FF8">
        <w:rPr>
          <w:i/>
          <w:iCs/>
          <w:noProof/>
          <w:sz w:val="24"/>
          <w:szCs w:val="24"/>
        </w:rPr>
        <w:drawing>
          <wp:inline distT="0" distB="0" distL="0" distR="0" wp14:anchorId="54D1B5CE" wp14:editId="1D6B1F44">
            <wp:extent cx="5941391" cy="2015464"/>
            <wp:effectExtent l="0" t="0" r="2540" b="4445"/>
            <wp:docPr id="153206634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6347" name="Picture 1" descr="A map of a city&#10;&#10;Description automatically generated"/>
                    <pic:cNvPicPr/>
                  </pic:nvPicPr>
                  <pic:blipFill rotWithShape="1">
                    <a:blip r:embed="rId17"/>
                    <a:srcRect l="36" r="1"/>
                    <a:stretch/>
                  </pic:blipFill>
                  <pic:spPr bwMode="auto">
                    <a:xfrm>
                      <a:off x="0" y="0"/>
                      <a:ext cx="5966385" cy="2023943"/>
                    </a:xfrm>
                    <a:prstGeom prst="rect">
                      <a:avLst/>
                    </a:prstGeom>
                    <a:ln>
                      <a:noFill/>
                    </a:ln>
                    <a:extLst>
                      <a:ext uri="{53640926-AAD7-44D8-BBD7-CCE9431645EC}">
                        <a14:shadowObscured xmlns:a14="http://schemas.microsoft.com/office/drawing/2010/main"/>
                      </a:ext>
                    </a:extLst>
                  </pic:spPr>
                </pic:pic>
              </a:graphicData>
            </a:graphic>
          </wp:inline>
        </w:drawing>
      </w:r>
    </w:p>
    <w:p w14:paraId="0DB6098E" w14:textId="77EDE64E" w:rsidR="00E0003F" w:rsidRDefault="000E1F4A" w:rsidP="00A50AD2">
      <w:pPr>
        <w:rPr>
          <w:sz w:val="24"/>
          <w:szCs w:val="24"/>
        </w:rPr>
      </w:pPr>
      <w:r>
        <w:rPr>
          <w:noProof/>
        </w:rPr>
        <mc:AlternateContent>
          <mc:Choice Requires="wpg">
            <w:drawing>
              <wp:anchor distT="0" distB="0" distL="114300" distR="114300" simplePos="0" relativeHeight="251771904" behindDoc="0" locked="0" layoutInCell="1" allowOverlap="1" wp14:anchorId="103471AF" wp14:editId="07E8B0EA">
                <wp:simplePos x="0" y="0"/>
                <wp:positionH relativeFrom="column">
                  <wp:posOffset>104282</wp:posOffset>
                </wp:positionH>
                <wp:positionV relativeFrom="paragraph">
                  <wp:posOffset>145945</wp:posOffset>
                </wp:positionV>
                <wp:extent cx="150495" cy="312420"/>
                <wp:effectExtent l="0" t="0" r="1905" b="0"/>
                <wp:wrapNone/>
                <wp:docPr id="102285540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32455234"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762549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5067764"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3CB832" id="Group 4" o:spid="_x0000_s1026" style="position:absolute;margin-left:8.2pt;margin-top:11.5pt;width:11.85pt;height:24.6pt;z-index:25177190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" fillcolor="#7f7f7f [1612]" stroked="f" strokeweight="1pt"/>
              </v:group>
            </w:pict>
          </mc:Fallback>
        </mc:AlternateContent>
      </w:r>
    </w:p>
    <w:p w14:paraId="62E4E458" w14:textId="77777777" w:rsidR="00E0003F" w:rsidRDefault="00E0003F" w:rsidP="00A50AD2">
      <w:pPr>
        <w:rPr>
          <w:sz w:val="24"/>
          <w:szCs w:val="24"/>
        </w:rPr>
      </w:pPr>
    </w:p>
    <w:p w14:paraId="0C6EFB0F" w14:textId="5AEAD480"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 </w:t>
      </w:r>
      <w:r>
        <w:rPr>
          <w:i/>
          <w:iCs/>
          <w:sz w:val="24"/>
          <w:szCs w:val="24"/>
        </w:rPr>
        <w:t>New installations of dedicated infrastructure are denoted in green, upgrades from a previous dedicated infrastructure type are denoted in orange. Mapped in ArcGIS Pro 3.0.1.</w:t>
      </w:r>
    </w:p>
    <w:p w14:paraId="64C32207" w14:textId="1FC082EE" w:rsidR="000B529D" w:rsidRPr="00570C48" w:rsidRDefault="000B529D" w:rsidP="000B529D">
      <w:pPr>
        <w:rPr>
          <w:b/>
          <w:bCs/>
          <w:sz w:val="24"/>
          <w:szCs w:val="24"/>
        </w:rPr>
      </w:pPr>
      <w:bookmarkStart w:id="16" w:name="_Hlk143179263"/>
      <w:r w:rsidRPr="00570C48">
        <w:rPr>
          <w:b/>
          <w:bCs/>
          <w:sz w:val="24"/>
          <w:szCs w:val="24"/>
        </w:rPr>
        <w:lastRenderedPageBreak/>
        <w:t>DISCUSSION</w:t>
      </w:r>
    </w:p>
    <w:p w14:paraId="2C08BC3C" w14:textId="3F4CB801" w:rsidR="00DB49A8" w:rsidRDefault="00570C48" w:rsidP="00DB49A8">
      <w:pPr>
        <w:ind w:firstLine="720"/>
      </w:pPr>
      <w:r w:rsidRPr="00570C48">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By l</w:t>
      </w:r>
      <w:r w:rsidR="006C37EC">
        <w:t xml:space="preserve">everaging standardized criteria for classifying cycling infrastructure, this work allowed for an effective comparison </w:t>
      </w:r>
      <w:r w:rsidR="004D3010">
        <w:t>of trends and classifications between municipalities</w:t>
      </w:r>
      <w:r w:rsidR="006C37EC">
        <w:t xml:space="preserve">. Overall, </w:t>
      </w:r>
      <w:r w:rsidR="00DB49A8">
        <w:t xml:space="preserve">a </w:t>
      </w:r>
      <w:r w:rsidR="006C37EC">
        <w:t>consistent trajectory of cycling network growth</w:t>
      </w:r>
      <w:r w:rsidR="00DB49A8">
        <w:t xml:space="preserve"> occurred</w:t>
      </w:r>
      <w:r w:rsidR="006C37EC">
        <w:t xml:space="preserve"> in all three cities, with a marked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 likely </w:t>
      </w:r>
      <w:r w:rsidR="008C610B">
        <w:t>attributed</w:t>
      </w:r>
      <w:r w:rsidR="00DB49A8">
        <w:t xml:space="preserve"> to an already extensive network of cycling routes and numerous local roadways. </w:t>
      </w:r>
    </w:p>
    <w:p w14:paraId="3BCBC6C5" w14:textId="6A5C26F6" w:rsidR="00BF15FF" w:rsidRDefault="00634DB9" w:rsidP="006B2D5A">
      <w:pPr>
        <w:ind w:firstLine="720"/>
      </w:pPr>
      <w:bookmarkStart w:id="17"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654A47">
        <w:instrText xml:space="preserve"> ADDIN ZOTERO_ITEM CSL_CITATION {"citationID":"BagKVVj5","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and investments in infrastructure have played a key role in supporting this upward trend</w:t>
      </w:r>
      <w:r w:rsidR="00697CB4">
        <w:t xml:space="preserve"> </w:t>
      </w:r>
      <w:r w:rsidR="00697CB4">
        <w:fldChar w:fldCharType="begin"/>
      </w:r>
      <w:r w:rsidR="00697CB4">
        <w:instrText xml:space="preserve"> ADDIN ZOTERO_ITEM CSL_CITATION {"citationID":"u4gPtjkR","properties":{"formattedCitation":"(22)","plainCitation":"(22)","noteIndex":0},"citationItems":[{"id":2404,"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697CB4" w:rsidRPr="00697CB4">
        <w:rPr>
          <w:rFonts w:ascii="Calibri" w:hAnsi="Calibri" w:cs="Calibri"/>
        </w:rPr>
        <w:t>(22)</w:t>
      </w:r>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r w:rsidR="00697CB4">
        <w:instrText xml:space="preserve"> ADDIN ZOTERO_ITEM CSL_CITATION {"citationID":"k645KRzE","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r w:rsidR="00697CB4" w:rsidRPr="00697CB4">
        <w:t xml:space="preserve">This research reveals that municipalities have </w:t>
      </w:r>
      <w:r w:rsidR="00697CB4">
        <w:t>prioritized investments in safer and more infrastructure</w:t>
      </w:r>
      <w:r w:rsidR="00697CB4" w:rsidRPr="00697CB4">
        <w:t xml:space="preserve">, </w:t>
      </w:r>
      <w:r w:rsidR="006B2D5A">
        <w:t xml:space="preserve">yet the opportunity still exists to bridge remaining infrastructure gaps. 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697CB4">
        <w:instrText xml:space="preserve"> ADDIN ZOTERO_ITEM CSL_CITATION {"citationID":"5ahFeJ9U","properties":{"formattedCitation":"(23)","plainCitation":"(23)","noteIndex":0},"citationItems":[{"id":2396,"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697CB4" w:rsidRPr="00697CB4">
        <w:rPr>
          <w:rFonts w:ascii="Calibri" w:hAnsi="Calibri" w:cs="Calibri"/>
        </w:rPr>
        <w:t>(23)</w:t>
      </w:r>
      <w:r w:rsidR="00A4248F">
        <w:fldChar w:fldCharType="end"/>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697CB4">
        <w:instrText xml:space="preserve"> ADDIN ZOTERO_ITEM CSL_CITATION {"citationID":"QlKSNigO","properties":{"formattedCitation":"(24)","plainCitation":"(24)","noteIndex":0},"citationItems":[{"id":2400,"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697CB4" w:rsidRPr="00697CB4">
        <w:rPr>
          <w:rFonts w:ascii="Calibri" w:hAnsi="Calibri" w:cs="Calibri"/>
        </w:rPr>
        <w:t>(24)</w:t>
      </w:r>
      <w:r w:rsidR="00BF15FF">
        <w:fldChar w:fldCharType="end"/>
      </w:r>
      <w:r w:rsidR="00BF15FF">
        <w:t xml:space="preserve">. </w:t>
      </w:r>
    </w:p>
    <w:bookmarkEnd w:id="17"/>
    <w:p w14:paraId="59E11780" w14:textId="7B8286C6" w:rsidR="006278F8" w:rsidRDefault="00F52143" w:rsidP="000B529D">
      <w:r>
        <w:tab/>
      </w:r>
      <w:r w:rsidR="006278F8" w:rsidRPr="006278F8">
        <w:t>This study offers valuable insights into cycling infrastructure 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street centerlines and focusing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 during the pandemic.</w:t>
      </w:r>
    </w:p>
    <w:p w14:paraId="297BC844" w14:textId="1FDB526C"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population characteristics and road safety.</w:t>
      </w:r>
      <w:r w:rsidR="00B06AE8">
        <w:t xml:space="preserve"> There remains a need to identify how municipalities have responded to existing gaps in cycling networks,</w:t>
      </w:r>
      <w:r w:rsidR="00C82702">
        <w:t xml:space="preserve"> particularly in relation to factors such as population density and neighbourhood marginalization, to yield actionable insights that 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lastRenderedPageBreak/>
        <w:t>CONCLUSION</w:t>
      </w:r>
    </w:p>
    <w:p w14:paraId="070EB150" w14:textId="5DAF40ED"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r w:rsidR="00D625EA">
        <w:t xml:space="preserve">how municipalities have prioritised active transportation options. </w:t>
      </w:r>
      <w:r>
        <w:t xml:space="preserve">The study reveals a significant expansion in dedicated cycling networks, particularly in the form of cycle tracks, reflecting a conscious shift toward safer and more comfortable cycling </w:t>
      </w:r>
      <w:r w:rsidR="00187AFA">
        <w:t xml:space="preserve">facilities. </w:t>
      </w:r>
      <w:r w:rsidR="00187AFA" w:rsidRPr="00187AFA">
        <w:t xml:space="preserve">Th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r w:rsidR="00187AFA">
        <w:t xml:space="preserve">underscore the need for standardized classifications to ensure effective urban planning and </w:t>
      </w:r>
      <w:r w:rsidR="00CF4B2F">
        <w:t>policymaking</w:t>
      </w:r>
      <w:r w:rsidR="00187AFA">
        <w:t xml:space="preserve">. </w:t>
      </w:r>
      <w:r w:rsidR="00CF4B2F" w:rsidRPr="00CF4B2F">
        <w:t>Despite remarkable progress, the findings also point to a need for continued investment</w:t>
      </w:r>
      <w:r w:rsidR="00CF4B2F">
        <w:t xml:space="preserve"> to address potential gaps in cycling networks, particularly as protected facilities were often less prioritized along medium-traffic roads. </w:t>
      </w:r>
      <w:r w:rsidR="00280D84" w:rsidRPr="00280D84">
        <w:t>By investing in more inclusive and connected cycling networks that align</w:t>
      </w:r>
      <w:r w:rsidR="00D625EA">
        <w:t>s</w:t>
      </w:r>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bookmarkEnd w:id="16"/>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56B4AC64" w14:textId="77777777" w:rsidR="00697CB4" w:rsidRPr="00697CB4" w:rsidRDefault="001F3096" w:rsidP="00697CB4">
      <w:pPr>
        <w:pStyle w:val="Bibliography"/>
        <w:rPr>
          <w:rFonts w:ascii="Calibri" w:hAnsi="Calibri" w:cs="Calibri"/>
        </w:rPr>
      </w:pPr>
      <w:r>
        <w:fldChar w:fldCharType="begin"/>
      </w:r>
      <w:r w:rsidR="00355AD2">
        <w:instrText xml:space="preserve"> ADDIN ZOTERO_BIBL {"uncited":[],"omitted":[],"custom":[]} CSL_BIBLIOGRAPHY </w:instrText>
      </w:r>
      <w:r>
        <w:fldChar w:fldCharType="separate"/>
      </w:r>
      <w:r w:rsidR="00697CB4" w:rsidRPr="00697CB4">
        <w:rPr>
          <w:rFonts w:ascii="Calibri" w:hAnsi="Calibri" w:cs="Calibri"/>
        </w:rPr>
        <w:t xml:space="preserve">1. </w:t>
      </w:r>
      <w:r w:rsidR="00697CB4" w:rsidRPr="00697CB4">
        <w:rPr>
          <w:rFonts w:ascii="Calibri" w:hAnsi="Calibri" w:cs="Calibri"/>
        </w:rPr>
        <w:tab/>
        <w:t>Toronto Transportation Services. Cycling Network - Open Data. 2023;(https://open.toronto.ca/dataset/)</w:t>
      </w:r>
    </w:p>
    <w:p w14:paraId="6C4663B3" w14:textId="77777777" w:rsidR="00697CB4" w:rsidRPr="00697CB4" w:rsidRDefault="00697CB4" w:rsidP="00697CB4">
      <w:pPr>
        <w:pStyle w:val="Bibliography"/>
        <w:rPr>
          <w:rFonts w:ascii="Calibri" w:hAnsi="Calibri" w:cs="Calibri"/>
        </w:rPr>
      </w:pPr>
      <w:r w:rsidRPr="00697CB4">
        <w:rPr>
          <w:rFonts w:ascii="Calibri" w:hAnsi="Calibri" w:cs="Calibri"/>
        </w:rPr>
        <w:t xml:space="preserve">2. </w:t>
      </w:r>
      <w:r w:rsidRPr="00697CB4">
        <w:rPr>
          <w:rFonts w:ascii="Calibri" w:hAnsi="Calibri" w:cs="Calibri"/>
        </w:rPr>
        <w:tab/>
        <w:t>City of Vancouver Engineering Services. Bikeways - Open Data Portal. (https://opendata.vancouver.ca/explore/dataset/bikeways/information)</w:t>
      </w:r>
    </w:p>
    <w:p w14:paraId="636BAF07" w14:textId="77777777" w:rsidR="00697CB4" w:rsidRPr="00697CB4" w:rsidRDefault="00697CB4" w:rsidP="00697CB4">
      <w:pPr>
        <w:pStyle w:val="Bibliography"/>
        <w:rPr>
          <w:rFonts w:ascii="Calibri" w:hAnsi="Calibri" w:cs="Calibri"/>
        </w:rPr>
      </w:pPr>
      <w:r w:rsidRPr="00697CB4">
        <w:rPr>
          <w:rFonts w:ascii="Calibri" w:hAnsi="Calibri" w:cs="Calibri"/>
        </w:rPr>
        <w:t xml:space="preserve">3. </w:t>
      </w:r>
      <w:r w:rsidRPr="00697CB4">
        <w:rPr>
          <w:rFonts w:ascii="Calibri" w:hAnsi="Calibri" w:cs="Calibri"/>
        </w:rPr>
        <w:tab/>
        <w:t>City of Calgary Cap Priorities and Invstmnt. Calgary Bikeways | Open Calgary. (https://data.calgary.ca/Transportation-Transit/Calgary-Bikeways/jjqk-9b73). (Accessed August 10, 2023)</w:t>
      </w:r>
    </w:p>
    <w:p w14:paraId="35269A0D" w14:textId="77777777" w:rsidR="00697CB4" w:rsidRPr="00697CB4" w:rsidRDefault="00697CB4" w:rsidP="00697CB4">
      <w:pPr>
        <w:pStyle w:val="Bibliography"/>
        <w:rPr>
          <w:rFonts w:ascii="Calibri" w:hAnsi="Calibri" w:cs="Calibri"/>
        </w:rPr>
      </w:pPr>
      <w:r w:rsidRPr="00697CB4">
        <w:rPr>
          <w:rFonts w:ascii="Calibri" w:hAnsi="Calibri" w:cs="Calibri"/>
        </w:rPr>
        <w:t xml:space="preserve">4. </w:t>
      </w:r>
      <w:r w:rsidRPr="00697CB4">
        <w:rPr>
          <w:rFonts w:ascii="Calibri" w:hAnsi="Calibri" w:cs="Calibri"/>
        </w:rPr>
        <w:tab/>
        <w:t xml:space="preserve">Gordon C. Economic Benefits of Active Transportation. In: Larouche R, ed. </w:t>
      </w:r>
      <w:r w:rsidRPr="00697CB4">
        <w:rPr>
          <w:rFonts w:ascii="Calibri" w:hAnsi="Calibri" w:cs="Calibri"/>
          <w:i/>
          <w:iCs/>
        </w:rPr>
        <w:t>Children’s Active Transportation</w:t>
      </w:r>
      <w:r w:rsidRPr="00697CB4">
        <w:rPr>
          <w:rFonts w:ascii="Calibri" w:hAnsi="Calibri" w:cs="Calibri"/>
        </w:rPr>
        <w:t>. Elsevier; 2018 (Accessed August 15, 2023):39–52.(https://www.sciencedirect.com/science/article/pii/B978012811931000003X). (Accessed August 15, 2023)</w:t>
      </w:r>
    </w:p>
    <w:p w14:paraId="24F0BDE4" w14:textId="77777777" w:rsidR="00697CB4" w:rsidRPr="00697CB4" w:rsidRDefault="00697CB4" w:rsidP="00697CB4">
      <w:pPr>
        <w:pStyle w:val="Bibliography"/>
        <w:rPr>
          <w:rFonts w:ascii="Calibri" w:hAnsi="Calibri" w:cs="Calibri"/>
        </w:rPr>
      </w:pPr>
      <w:r w:rsidRPr="00697CB4">
        <w:rPr>
          <w:rFonts w:ascii="Calibri" w:hAnsi="Calibri" w:cs="Calibri"/>
        </w:rPr>
        <w:t xml:space="preserve">5. </w:t>
      </w:r>
      <w:r w:rsidRPr="00697CB4">
        <w:rPr>
          <w:rFonts w:ascii="Calibri" w:hAnsi="Calibri" w:cs="Calibri"/>
        </w:rPr>
        <w:tab/>
        <w:t xml:space="preserve">Pucher J, Buehler R. Cycling towards a more sustainable transport future. </w:t>
      </w:r>
      <w:r w:rsidRPr="00697CB4">
        <w:rPr>
          <w:rFonts w:ascii="Calibri" w:hAnsi="Calibri" w:cs="Calibri"/>
          <w:i/>
          <w:iCs/>
        </w:rPr>
        <w:t>Transport Reviews</w:t>
      </w:r>
      <w:r w:rsidRPr="00697CB4">
        <w:rPr>
          <w:rFonts w:ascii="Calibri" w:hAnsi="Calibri" w:cs="Calibri"/>
        </w:rPr>
        <w:t xml:space="preserve"> [electronic article]. 2017;37(6):689–694. (https://doi.org/10.1080/01441647.2017.1340234). (Accessed August 15, 2023)</w:t>
      </w:r>
    </w:p>
    <w:p w14:paraId="42B18D26" w14:textId="77777777" w:rsidR="00697CB4" w:rsidRPr="00697CB4" w:rsidRDefault="00697CB4" w:rsidP="00697CB4">
      <w:pPr>
        <w:pStyle w:val="Bibliography"/>
        <w:rPr>
          <w:rFonts w:ascii="Calibri" w:hAnsi="Calibri" w:cs="Calibri"/>
        </w:rPr>
      </w:pPr>
      <w:r w:rsidRPr="00697CB4">
        <w:rPr>
          <w:rFonts w:ascii="Calibri" w:hAnsi="Calibri" w:cs="Calibri"/>
        </w:rPr>
        <w:t xml:space="preserve">6. </w:t>
      </w:r>
      <w:r w:rsidRPr="00697CB4">
        <w:rPr>
          <w:rFonts w:ascii="Calibri" w:hAnsi="Calibri" w:cs="Calibri"/>
        </w:rPr>
        <w:tab/>
        <w:t xml:space="preserve">Brand C, Dons E, Anaya-Boig E, et al. The climate change mitigation effects of daily active travel in cities. </w:t>
      </w:r>
      <w:r w:rsidRPr="00697CB4">
        <w:rPr>
          <w:rFonts w:ascii="Calibri" w:hAnsi="Calibri" w:cs="Calibri"/>
          <w:i/>
          <w:iCs/>
        </w:rPr>
        <w:t>Transportation Research Part D: Transport and Environment</w:t>
      </w:r>
      <w:r w:rsidRPr="00697CB4">
        <w:rPr>
          <w:rFonts w:ascii="Calibri" w:hAnsi="Calibri" w:cs="Calibri"/>
        </w:rPr>
        <w:t xml:space="preserve"> [electronic article]. 2021;93:102764. (https://www.sciencedirect.com/science/article/pii/S1361920921000687). (Accessed August 15, 2023)</w:t>
      </w:r>
    </w:p>
    <w:p w14:paraId="3080C2EC" w14:textId="77777777" w:rsidR="00697CB4" w:rsidRPr="00697CB4" w:rsidRDefault="00697CB4" w:rsidP="00697CB4">
      <w:pPr>
        <w:pStyle w:val="Bibliography"/>
        <w:rPr>
          <w:rFonts w:ascii="Calibri" w:hAnsi="Calibri" w:cs="Calibri"/>
        </w:rPr>
      </w:pPr>
      <w:r w:rsidRPr="00697CB4">
        <w:rPr>
          <w:rFonts w:ascii="Calibri" w:hAnsi="Calibri" w:cs="Calibri"/>
        </w:rPr>
        <w:t xml:space="preserve">7. </w:t>
      </w:r>
      <w:r w:rsidRPr="00697CB4">
        <w:rPr>
          <w:rFonts w:ascii="Calibri" w:hAnsi="Calibri" w:cs="Calibri"/>
        </w:rPr>
        <w:tab/>
        <w:t xml:space="preserve">Pucher J, Dill J, Handy S. Infrastructure, programs, and policies to increase bicycling: An international review. </w:t>
      </w:r>
      <w:r w:rsidRPr="00697CB4">
        <w:rPr>
          <w:rFonts w:ascii="Calibri" w:hAnsi="Calibri" w:cs="Calibri"/>
          <w:i/>
          <w:iCs/>
        </w:rPr>
        <w:t>Preventive Medicine</w:t>
      </w:r>
      <w:r w:rsidRPr="00697CB4">
        <w:rPr>
          <w:rFonts w:ascii="Calibri" w:hAnsi="Calibri" w:cs="Calibri"/>
        </w:rPr>
        <w:t xml:space="preserve"> [electronic article]. 2010;50:S106–S125. (https://www.sciencedirect.com/science/article/pii/S0091743509004344). (Accessed August 15, 2023)</w:t>
      </w:r>
    </w:p>
    <w:p w14:paraId="56C2A296" w14:textId="77777777" w:rsidR="00697CB4" w:rsidRPr="00697CB4" w:rsidRDefault="00697CB4" w:rsidP="00697CB4">
      <w:pPr>
        <w:pStyle w:val="Bibliography"/>
        <w:rPr>
          <w:rFonts w:ascii="Calibri" w:hAnsi="Calibri" w:cs="Calibri"/>
        </w:rPr>
      </w:pPr>
      <w:r w:rsidRPr="00697CB4">
        <w:rPr>
          <w:rFonts w:ascii="Calibri" w:hAnsi="Calibri" w:cs="Calibri"/>
        </w:rPr>
        <w:t xml:space="preserve">8. </w:t>
      </w:r>
      <w:r w:rsidRPr="00697CB4">
        <w:rPr>
          <w:rFonts w:ascii="Calibri" w:hAnsi="Calibri" w:cs="Calibri"/>
        </w:rPr>
        <w:tab/>
        <w:t xml:space="preserve">Aboelata M, Yanez E, Kharrazi R. Vision Zero: a health equity road map for getting to zero in every community. </w:t>
      </w:r>
      <w:r w:rsidRPr="00697CB4">
        <w:rPr>
          <w:rFonts w:ascii="Calibri" w:hAnsi="Calibri" w:cs="Calibri"/>
          <w:i/>
          <w:iCs/>
        </w:rPr>
        <w:t>Prevention Institute</w:t>
      </w:r>
      <w:r w:rsidRPr="00697CB4">
        <w:rPr>
          <w:rFonts w:ascii="Calibri" w:hAnsi="Calibri" w:cs="Calibri"/>
        </w:rPr>
        <w:t xml:space="preserve">. 2017;1–11. </w:t>
      </w:r>
    </w:p>
    <w:p w14:paraId="03E43FF1" w14:textId="77777777" w:rsidR="00697CB4" w:rsidRPr="00697CB4" w:rsidRDefault="00697CB4" w:rsidP="00697CB4">
      <w:pPr>
        <w:pStyle w:val="Bibliography"/>
        <w:rPr>
          <w:rFonts w:ascii="Calibri" w:hAnsi="Calibri" w:cs="Calibri"/>
        </w:rPr>
      </w:pPr>
      <w:r w:rsidRPr="00697CB4">
        <w:rPr>
          <w:rFonts w:ascii="Calibri" w:hAnsi="Calibri" w:cs="Calibri"/>
        </w:rPr>
        <w:t xml:space="preserve">9. </w:t>
      </w:r>
      <w:r w:rsidRPr="00697CB4">
        <w:rPr>
          <w:rFonts w:ascii="Calibri" w:hAnsi="Calibri" w:cs="Calibri"/>
        </w:rPr>
        <w:tab/>
        <w:t>Stephanie Cowle, Pamela Fuselli, Fahra Rajabali, et al. The Cost of Transport Injuries in Canada. Sudbury, Ontario: 2022:7.(https://carsp.ca/en/presentations-and-papers/carsp-hybrid-conference-sudbury-2022/the-cost-of-transport-injuries-in-canada-2/)</w:t>
      </w:r>
    </w:p>
    <w:p w14:paraId="6675C628" w14:textId="77777777" w:rsidR="00697CB4" w:rsidRPr="00697CB4" w:rsidRDefault="00697CB4" w:rsidP="00697CB4">
      <w:pPr>
        <w:pStyle w:val="Bibliography"/>
        <w:rPr>
          <w:rFonts w:ascii="Calibri" w:hAnsi="Calibri" w:cs="Calibri"/>
        </w:rPr>
      </w:pPr>
      <w:r w:rsidRPr="00697CB4">
        <w:rPr>
          <w:rFonts w:ascii="Calibri" w:hAnsi="Calibri" w:cs="Calibri"/>
        </w:rPr>
        <w:t xml:space="preserve">10. </w:t>
      </w:r>
      <w:r w:rsidRPr="00697CB4">
        <w:rPr>
          <w:rFonts w:ascii="Calibri" w:hAnsi="Calibri" w:cs="Calibri"/>
        </w:rPr>
        <w:tab/>
        <w:t xml:space="preserve">Doran A, El-Geneidy A, Manaugh K. The pursuit of cycling equity: A review of Canadian transport plans. </w:t>
      </w:r>
      <w:r w:rsidRPr="00697CB4">
        <w:rPr>
          <w:rFonts w:ascii="Calibri" w:hAnsi="Calibri" w:cs="Calibri"/>
          <w:i/>
          <w:iCs/>
        </w:rPr>
        <w:t>Journal of Transport Geography</w:t>
      </w:r>
      <w:r w:rsidRPr="00697CB4">
        <w:rPr>
          <w:rFonts w:ascii="Calibri" w:hAnsi="Calibri" w:cs="Calibri"/>
        </w:rPr>
        <w:t xml:space="preserve"> [electronic article]. 2021;90:102927. (https://www.sciencedirect.com/science/article/pii/S0966692320310048). (Accessed August 15, 2023)</w:t>
      </w:r>
    </w:p>
    <w:p w14:paraId="4F3FE2EB" w14:textId="77777777" w:rsidR="00697CB4" w:rsidRPr="00697CB4" w:rsidRDefault="00697CB4" w:rsidP="00697CB4">
      <w:pPr>
        <w:pStyle w:val="Bibliography"/>
        <w:rPr>
          <w:rFonts w:ascii="Calibri" w:hAnsi="Calibri" w:cs="Calibri"/>
        </w:rPr>
      </w:pPr>
      <w:r w:rsidRPr="00697CB4">
        <w:rPr>
          <w:rFonts w:ascii="Calibri" w:hAnsi="Calibri" w:cs="Calibri"/>
        </w:rPr>
        <w:t xml:space="preserve">11. </w:t>
      </w:r>
      <w:r w:rsidRPr="00697CB4">
        <w:rPr>
          <w:rFonts w:ascii="Calibri" w:hAnsi="Calibri" w:cs="Calibri"/>
        </w:rPr>
        <w:tab/>
        <w:t xml:space="preserve">Winters M, Zanotto M, Butler G. At-a-glance - The Canadian Bikeway Comfort and Safety (Can-BICS) Classification System: a common naming convention for cycling infrastructure. </w:t>
      </w:r>
      <w:r w:rsidRPr="00697CB4">
        <w:rPr>
          <w:rFonts w:ascii="Calibri" w:hAnsi="Calibri" w:cs="Calibri"/>
          <w:i/>
          <w:iCs/>
        </w:rPr>
        <w:t>Health Promot Chronic Dis Prev Can</w:t>
      </w:r>
      <w:r w:rsidRPr="00697CB4">
        <w:rPr>
          <w:rFonts w:ascii="Calibri" w:hAnsi="Calibri" w:cs="Calibri"/>
        </w:rPr>
        <w:t xml:space="preserve"> [electronic article]. 2020;40(9):288–293. (https://www.ncbi.nlm.nih.gov/pmc/articles/PMC7534561/). (Accessed August 10, 2023)</w:t>
      </w:r>
    </w:p>
    <w:p w14:paraId="60F12AE9" w14:textId="77777777" w:rsidR="00697CB4" w:rsidRPr="00697CB4" w:rsidRDefault="00697CB4" w:rsidP="00697CB4">
      <w:pPr>
        <w:pStyle w:val="Bibliography"/>
        <w:rPr>
          <w:rFonts w:ascii="Calibri" w:hAnsi="Calibri" w:cs="Calibri"/>
        </w:rPr>
      </w:pPr>
      <w:r w:rsidRPr="00697CB4">
        <w:rPr>
          <w:rFonts w:ascii="Calibri" w:hAnsi="Calibri" w:cs="Calibri"/>
        </w:rPr>
        <w:lastRenderedPageBreak/>
        <w:t xml:space="preserve">12. </w:t>
      </w:r>
      <w:r w:rsidRPr="00697CB4">
        <w:rPr>
          <w:rFonts w:ascii="Calibri" w:hAnsi="Calibri" w:cs="Calibri"/>
        </w:rPr>
        <w:tab/>
        <w:t xml:space="preserve">Gössling S, McRae S. Subjectively safe cycling infrastructure: New insights for urban designs. </w:t>
      </w:r>
      <w:r w:rsidRPr="00697CB4">
        <w:rPr>
          <w:rFonts w:ascii="Calibri" w:hAnsi="Calibri" w:cs="Calibri"/>
          <w:i/>
          <w:iCs/>
        </w:rPr>
        <w:t>Journal of Transport Geography</w:t>
      </w:r>
      <w:r w:rsidRPr="00697CB4">
        <w:rPr>
          <w:rFonts w:ascii="Calibri" w:hAnsi="Calibri" w:cs="Calibri"/>
        </w:rPr>
        <w:t xml:space="preserve"> [electronic article]. 2022;101:103340. (https://www.sciencedirect.com/science/article/pii/S0966692322000631). (Accessed August 15, 2023)</w:t>
      </w:r>
    </w:p>
    <w:p w14:paraId="1F0808CF" w14:textId="77777777" w:rsidR="00697CB4" w:rsidRPr="00697CB4" w:rsidRDefault="00697CB4" w:rsidP="00697CB4">
      <w:pPr>
        <w:pStyle w:val="Bibliography"/>
        <w:rPr>
          <w:rFonts w:ascii="Calibri" w:hAnsi="Calibri" w:cs="Calibri"/>
        </w:rPr>
      </w:pPr>
      <w:r w:rsidRPr="00697CB4">
        <w:rPr>
          <w:rFonts w:ascii="Calibri" w:hAnsi="Calibri" w:cs="Calibri"/>
        </w:rPr>
        <w:t xml:space="preserve">13. </w:t>
      </w:r>
      <w:r w:rsidRPr="00697CB4">
        <w:rPr>
          <w:rFonts w:ascii="Calibri" w:hAnsi="Calibri" w:cs="Calibri"/>
        </w:rPr>
        <w:tab/>
        <w:t xml:space="preserve">Fischer J, Winters M. COVID-19 street reallocation in mid-sized Canadian cities: socio-spatial equity patterns. </w:t>
      </w:r>
      <w:r w:rsidRPr="00697CB4">
        <w:rPr>
          <w:rFonts w:ascii="Calibri" w:hAnsi="Calibri" w:cs="Calibri"/>
          <w:i/>
          <w:iCs/>
        </w:rPr>
        <w:t>Can J Public Health</w:t>
      </w:r>
      <w:r w:rsidRPr="00697CB4">
        <w:rPr>
          <w:rFonts w:ascii="Calibri" w:hAnsi="Calibri" w:cs="Calibri"/>
        </w:rPr>
        <w:t xml:space="preserve"> [electronic article]. 2021;112(3):376–390. (https://doi.org/10.17269/s41997-020-00467-3). (Accessed August 15, 2023)</w:t>
      </w:r>
    </w:p>
    <w:p w14:paraId="1246B0B6" w14:textId="77777777" w:rsidR="00697CB4" w:rsidRPr="00697CB4" w:rsidRDefault="00697CB4" w:rsidP="00697CB4">
      <w:pPr>
        <w:pStyle w:val="Bibliography"/>
        <w:rPr>
          <w:rFonts w:ascii="Calibri" w:hAnsi="Calibri" w:cs="Calibri"/>
        </w:rPr>
      </w:pPr>
      <w:r w:rsidRPr="00697CB4">
        <w:rPr>
          <w:rFonts w:ascii="Calibri" w:hAnsi="Calibri" w:cs="Calibri"/>
        </w:rPr>
        <w:t xml:space="preserve">14. </w:t>
      </w:r>
      <w:r w:rsidRPr="00697CB4">
        <w:rPr>
          <w:rFonts w:ascii="Calibri" w:hAnsi="Calibri" w:cs="Calibri"/>
        </w:rPr>
        <w:tab/>
        <w:t>CIHI. Injury and Trauma Emergency Department and Hospitalization Statistics, 2020–2021. 2022;(https://www.cihi.ca/sites/default/files/document/injury-trauma-emergency-dept-hospitalizations-2020-2021-data-tables-en.xlsx). (Accessed April 26, 2023)</w:t>
      </w:r>
    </w:p>
    <w:p w14:paraId="3CF602D8" w14:textId="77777777" w:rsidR="00697CB4" w:rsidRPr="00697CB4" w:rsidRDefault="00697CB4" w:rsidP="00697CB4">
      <w:pPr>
        <w:pStyle w:val="Bibliography"/>
        <w:rPr>
          <w:rFonts w:ascii="Calibri" w:hAnsi="Calibri" w:cs="Calibri"/>
        </w:rPr>
      </w:pPr>
      <w:r w:rsidRPr="00697CB4">
        <w:rPr>
          <w:rFonts w:ascii="Calibri" w:hAnsi="Calibri" w:cs="Calibri"/>
        </w:rPr>
        <w:t xml:space="preserve">15. </w:t>
      </w:r>
      <w:r w:rsidRPr="00697CB4">
        <w:rPr>
          <w:rFonts w:ascii="Calibri" w:hAnsi="Calibri" w:cs="Calibri"/>
        </w:rPr>
        <w:tab/>
        <w:t>Canadian Institute for Health Information (CIHI). National Ambulatory Care Reporting System metadata (NACRS). 2023;(www.cihi.ca/en/national-ambulatory-care-reporting-system-metadata-nacrs). (Accessed April 27, 2023)</w:t>
      </w:r>
    </w:p>
    <w:p w14:paraId="44D7F24F" w14:textId="77777777" w:rsidR="00697CB4" w:rsidRPr="00697CB4" w:rsidRDefault="00697CB4" w:rsidP="00697CB4">
      <w:pPr>
        <w:pStyle w:val="Bibliography"/>
        <w:rPr>
          <w:rFonts w:ascii="Calibri" w:hAnsi="Calibri" w:cs="Calibri"/>
        </w:rPr>
      </w:pPr>
      <w:r w:rsidRPr="00697CB4">
        <w:rPr>
          <w:rFonts w:ascii="Calibri" w:hAnsi="Calibri" w:cs="Calibri"/>
        </w:rPr>
        <w:t xml:space="preserve">16. </w:t>
      </w:r>
      <w:r w:rsidRPr="00697CB4">
        <w:rPr>
          <w:rFonts w:ascii="Calibri" w:hAnsi="Calibri" w:cs="Calibri"/>
        </w:rPr>
        <w:tab/>
        <w:t xml:space="preserve">Batomen B, Cloutier M-S, Palm M, et al. Frequent public transit users views and attitudes toward cycling in Canada in the context of the COVID-19 pandemic. </w:t>
      </w:r>
      <w:r w:rsidRPr="00697CB4">
        <w:rPr>
          <w:rFonts w:ascii="Calibri" w:hAnsi="Calibri" w:cs="Calibri"/>
          <w:i/>
          <w:iCs/>
        </w:rPr>
        <w:t>Multimodal Transportation</w:t>
      </w:r>
      <w:r w:rsidRPr="00697CB4">
        <w:rPr>
          <w:rFonts w:ascii="Calibri" w:hAnsi="Calibri" w:cs="Calibri"/>
        </w:rPr>
        <w:t xml:space="preserve"> [electronic article]. 2023;2(2):100067. (https://www.sciencedirect.com/science/article/pii/S2772586322000673). (Accessed April 28, 2023)</w:t>
      </w:r>
    </w:p>
    <w:p w14:paraId="2B77925F" w14:textId="77777777" w:rsidR="00697CB4" w:rsidRPr="00697CB4" w:rsidRDefault="00697CB4" w:rsidP="00697CB4">
      <w:pPr>
        <w:pStyle w:val="Bibliography"/>
        <w:rPr>
          <w:rFonts w:ascii="Calibri" w:hAnsi="Calibri" w:cs="Calibri"/>
        </w:rPr>
      </w:pPr>
      <w:r w:rsidRPr="00697CB4">
        <w:rPr>
          <w:rFonts w:ascii="Calibri" w:hAnsi="Calibri" w:cs="Calibri"/>
        </w:rPr>
        <w:t xml:space="preserve">17. </w:t>
      </w:r>
      <w:r w:rsidRPr="00697CB4">
        <w:rPr>
          <w:rFonts w:ascii="Calibri" w:hAnsi="Calibri" w:cs="Calibri"/>
        </w:rPr>
        <w:tab/>
        <w:t xml:space="preserve">Nolan J, Sinclair J, Savage J. Are bicycle lanes effective? The relationship between passing distance and road characteristics. </w:t>
      </w:r>
      <w:r w:rsidRPr="00697CB4">
        <w:rPr>
          <w:rFonts w:ascii="Calibri" w:hAnsi="Calibri" w:cs="Calibri"/>
          <w:i/>
          <w:iCs/>
        </w:rPr>
        <w:t>Accident Analysis &amp; Prevention</w:t>
      </w:r>
      <w:r w:rsidRPr="00697CB4">
        <w:rPr>
          <w:rFonts w:ascii="Calibri" w:hAnsi="Calibri" w:cs="Calibri"/>
        </w:rPr>
        <w:t xml:space="preserve"> [electronic article]. 2021;159:106184. (https://www.sciencedirect.com/science/article/pii/S0001457521002153). (Accessed August 13, 2023)</w:t>
      </w:r>
    </w:p>
    <w:p w14:paraId="25371FE7" w14:textId="77777777" w:rsidR="00697CB4" w:rsidRPr="00697CB4" w:rsidRDefault="00697CB4" w:rsidP="00697CB4">
      <w:pPr>
        <w:pStyle w:val="Bibliography"/>
        <w:rPr>
          <w:rFonts w:ascii="Calibri" w:hAnsi="Calibri" w:cs="Calibri"/>
        </w:rPr>
      </w:pPr>
      <w:r w:rsidRPr="00697CB4">
        <w:rPr>
          <w:rFonts w:ascii="Calibri" w:hAnsi="Calibri" w:cs="Calibri"/>
        </w:rPr>
        <w:t xml:space="preserve">18. </w:t>
      </w:r>
      <w:r w:rsidRPr="00697CB4">
        <w:rPr>
          <w:rFonts w:ascii="Calibri" w:hAnsi="Calibri" w:cs="Calibri"/>
        </w:rPr>
        <w:tab/>
        <w:t>ArcGIS Pro Mapping Software. Version 3.1.2. 2023;(https://www.esri.com/en-us/home)</w:t>
      </w:r>
    </w:p>
    <w:p w14:paraId="4ECFAF24" w14:textId="77777777" w:rsidR="00697CB4" w:rsidRPr="00697CB4" w:rsidRDefault="00697CB4" w:rsidP="00697CB4">
      <w:pPr>
        <w:pStyle w:val="Bibliography"/>
        <w:rPr>
          <w:rFonts w:ascii="Calibri" w:hAnsi="Calibri" w:cs="Calibri"/>
        </w:rPr>
      </w:pPr>
      <w:r w:rsidRPr="00697CB4">
        <w:rPr>
          <w:rFonts w:ascii="Calibri" w:hAnsi="Calibri" w:cs="Calibri"/>
        </w:rPr>
        <w:t xml:space="preserve">19. </w:t>
      </w:r>
      <w:r w:rsidRPr="00697CB4">
        <w:rPr>
          <w:rFonts w:ascii="Calibri" w:hAnsi="Calibri" w:cs="Calibri"/>
        </w:rPr>
        <w:tab/>
        <w:t>R Core Team. R: A language and environment for statistical computing. 2022;(https://www.R-project.org/)</w:t>
      </w:r>
    </w:p>
    <w:p w14:paraId="107EEA32" w14:textId="77777777" w:rsidR="00697CB4" w:rsidRPr="00697CB4" w:rsidRDefault="00697CB4" w:rsidP="00697CB4">
      <w:pPr>
        <w:pStyle w:val="Bibliography"/>
        <w:rPr>
          <w:rFonts w:ascii="Calibri" w:hAnsi="Calibri" w:cs="Calibri"/>
        </w:rPr>
      </w:pPr>
      <w:r w:rsidRPr="00697CB4">
        <w:rPr>
          <w:rFonts w:ascii="Calibri" w:hAnsi="Calibri" w:cs="Calibri"/>
        </w:rPr>
        <w:t xml:space="preserve">20. </w:t>
      </w:r>
      <w:r w:rsidRPr="00697CB4">
        <w:rPr>
          <w:rFonts w:ascii="Calibri" w:hAnsi="Calibri" w:cs="Calibri"/>
        </w:rPr>
        <w:tab/>
        <w:t>Government of Canada SC. Census Profile, 2021 Census of Population. 2022;(https://www12.statcan.gc.ca/census-recensement/2021/dp-pd/prof/index.cfm?Lang=E). (Accessed August 10, 2023)</w:t>
      </w:r>
    </w:p>
    <w:p w14:paraId="6FEB4C24" w14:textId="77777777" w:rsidR="00697CB4" w:rsidRPr="00697CB4" w:rsidRDefault="00697CB4" w:rsidP="00697CB4">
      <w:pPr>
        <w:pStyle w:val="Bibliography"/>
        <w:rPr>
          <w:rFonts w:ascii="Calibri" w:hAnsi="Calibri" w:cs="Calibri"/>
        </w:rPr>
      </w:pPr>
      <w:r w:rsidRPr="00697CB4">
        <w:rPr>
          <w:rFonts w:ascii="Calibri" w:hAnsi="Calibri" w:cs="Calibri"/>
        </w:rPr>
        <w:t xml:space="preserve">21. </w:t>
      </w:r>
      <w:r w:rsidRPr="00697CB4">
        <w:rPr>
          <w:rFonts w:ascii="Calibri" w:hAnsi="Calibri" w:cs="Calibri"/>
        </w:rPr>
        <w:tab/>
        <w:t xml:space="preserve">Pucher J, Buehler R, Seinen M. Bicycling renaissance in North America? An update and re-appraisal of cycling trends and policies. </w:t>
      </w:r>
      <w:r w:rsidRPr="00697CB4">
        <w:rPr>
          <w:rFonts w:ascii="Calibri" w:hAnsi="Calibri" w:cs="Calibri"/>
          <w:i/>
          <w:iCs/>
        </w:rPr>
        <w:t>Transportation Research Part A: Policy and Practice</w:t>
      </w:r>
      <w:r w:rsidRPr="00697CB4">
        <w:rPr>
          <w:rFonts w:ascii="Calibri" w:hAnsi="Calibri" w:cs="Calibri"/>
        </w:rPr>
        <w:t xml:space="preserve"> [electronic article]. 2011;45(6):451–475. (https://www.sciencedirect.com/science/article/pii/S0965856411000474). (Accessed August 17, 2023)</w:t>
      </w:r>
    </w:p>
    <w:p w14:paraId="30D4E1F6" w14:textId="77777777" w:rsidR="00697CB4" w:rsidRPr="00697CB4" w:rsidRDefault="00697CB4" w:rsidP="00697CB4">
      <w:pPr>
        <w:pStyle w:val="Bibliography"/>
        <w:rPr>
          <w:rFonts w:ascii="Calibri" w:hAnsi="Calibri" w:cs="Calibri"/>
        </w:rPr>
      </w:pPr>
      <w:r w:rsidRPr="00697CB4">
        <w:rPr>
          <w:rFonts w:ascii="Calibri" w:hAnsi="Calibri" w:cs="Calibri"/>
        </w:rPr>
        <w:t xml:space="preserve">22. </w:t>
      </w:r>
      <w:r w:rsidRPr="00697CB4">
        <w:rPr>
          <w:rFonts w:ascii="Calibri" w:hAnsi="Calibri" w:cs="Calibri"/>
        </w:rPr>
        <w:tab/>
        <w:t xml:space="preserve">Mölenberg FJM, Panter J, Burdorf A, et al. A systematic review of the effect of infrastructural interventions to promote cycling: strengthening causal inference from observational data. </w:t>
      </w:r>
      <w:r w:rsidRPr="00697CB4">
        <w:rPr>
          <w:rFonts w:ascii="Calibri" w:hAnsi="Calibri" w:cs="Calibri"/>
          <w:i/>
          <w:iCs/>
        </w:rPr>
        <w:t>International Journal of Behavioral Nutrition and Physical Activity</w:t>
      </w:r>
      <w:r w:rsidRPr="00697CB4">
        <w:rPr>
          <w:rFonts w:ascii="Calibri" w:hAnsi="Calibri" w:cs="Calibri"/>
        </w:rPr>
        <w:t xml:space="preserve"> [electronic article]. 2019;16(1):93. (https://doi.org/10.1186/s12966-019-0850-1). (Accessed August 17, 2023)</w:t>
      </w:r>
    </w:p>
    <w:p w14:paraId="71ED6EF5" w14:textId="77777777" w:rsidR="00697CB4" w:rsidRPr="00697CB4" w:rsidRDefault="00697CB4" w:rsidP="00697CB4">
      <w:pPr>
        <w:pStyle w:val="Bibliography"/>
        <w:rPr>
          <w:rFonts w:ascii="Calibri" w:hAnsi="Calibri" w:cs="Calibri"/>
        </w:rPr>
      </w:pPr>
      <w:r w:rsidRPr="00697CB4">
        <w:rPr>
          <w:rFonts w:ascii="Calibri" w:hAnsi="Calibri" w:cs="Calibri"/>
        </w:rPr>
        <w:t xml:space="preserve">23. </w:t>
      </w:r>
      <w:r w:rsidRPr="00697CB4">
        <w:rPr>
          <w:rFonts w:ascii="Calibri" w:hAnsi="Calibri" w:cs="Calibri"/>
        </w:rPr>
        <w:tab/>
        <w:t xml:space="preserve">Buehler R, Pucher J. Cycling through the COVID-19 Pandemic to a More Sustainable Transport Future: Evidence from Case Studies of 14 Large Bicycle-Friendly Cities in Europe and North America. </w:t>
      </w:r>
      <w:r w:rsidRPr="00697CB4">
        <w:rPr>
          <w:rFonts w:ascii="Calibri" w:hAnsi="Calibri" w:cs="Calibri"/>
          <w:i/>
          <w:iCs/>
        </w:rPr>
        <w:lastRenderedPageBreak/>
        <w:t>Sustainability</w:t>
      </w:r>
      <w:r w:rsidRPr="00697CB4">
        <w:rPr>
          <w:rFonts w:ascii="Calibri" w:hAnsi="Calibri" w:cs="Calibri"/>
        </w:rPr>
        <w:t xml:space="preserve"> [electronic article]. 2022;14(12):7293. (https://www.mdpi.com/2071-1050/14/12/7293). (Accessed August 17, 2023)</w:t>
      </w:r>
    </w:p>
    <w:p w14:paraId="3CC6AFFB" w14:textId="77777777" w:rsidR="00697CB4" w:rsidRPr="00697CB4" w:rsidRDefault="00697CB4" w:rsidP="00697CB4">
      <w:pPr>
        <w:pStyle w:val="Bibliography"/>
        <w:rPr>
          <w:rFonts w:ascii="Calibri" w:hAnsi="Calibri" w:cs="Calibri"/>
        </w:rPr>
      </w:pPr>
      <w:r w:rsidRPr="00697CB4">
        <w:rPr>
          <w:rFonts w:ascii="Calibri" w:hAnsi="Calibri" w:cs="Calibri"/>
        </w:rPr>
        <w:t xml:space="preserve">24. </w:t>
      </w:r>
      <w:r w:rsidRPr="00697CB4">
        <w:rPr>
          <w:rFonts w:ascii="Calibri" w:hAnsi="Calibri" w:cs="Calibri"/>
        </w:rPr>
        <w:tab/>
        <w:t xml:space="preserve">Nikitas A, Tsigdinos S, Karolemeas C, et al. Cycling in the Era of COVID-19: Lessons Learnt and Best Practice Policy Recommendations for a More Bike-Centric Future. </w:t>
      </w:r>
      <w:r w:rsidRPr="00697CB4">
        <w:rPr>
          <w:rFonts w:ascii="Calibri" w:hAnsi="Calibri" w:cs="Calibri"/>
          <w:i/>
          <w:iCs/>
        </w:rPr>
        <w:t>Sustainability</w:t>
      </w:r>
      <w:r w:rsidRPr="00697CB4">
        <w:rPr>
          <w:rFonts w:ascii="Calibri" w:hAnsi="Calibri" w:cs="Calibri"/>
        </w:rPr>
        <w:t xml:space="preserve"> [electronic article]. 2021;13(9):4620. (https://www.mdpi.com/2071-1050/13/9/4620). (Accessed August 17, 2023)</w:t>
      </w:r>
    </w:p>
    <w:p w14:paraId="68AA0876" w14:textId="6F6AFA70" w:rsidR="001F3096" w:rsidRDefault="001F3096">
      <w:pPr>
        <w:sectPr w:rsidR="001F3096">
          <w:footerReference w:type="default" r:id="rId18"/>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4C73CBCE" w:rsidR="000B529D" w:rsidRDefault="000B529D" w:rsidP="000B529D">
      <w:pPr>
        <w:rPr>
          <w:sz w:val="24"/>
          <w:szCs w:val="24"/>
        </w:rPr>
      </w:pPr>
      <w:r>
        <w:rPr>
          <w:noProof/>
        </w:rPr>
        <mc:AlternateContent>
          <mc:Choice Requires="wps">
            <w:drawing>
              <wp:anchor distT="0" distB="0" distL="114300" distR="114300" simplePos="0" relativeHeight="251658240" behindDoc="0" locked="0" layoutInCell="1" allowOverlap="1" wp14:anchorId="5D052E3F" wp14:editId="311717DD">
                <wp:simplePos x="0" y="0"/>
                <wp:positionH relativeFrom="column">
                  <wp:posOffset>340995</wp:posOffset>
                </wp:positionH>
                <wp:positionV relativeFrom="paragraph">
                  <wp:posOffset>370840</wp:posOffset>
                </wp:positionV>
                <wp:extent cx="2235835" cy="723900"/>
                <wp:effectExtent l="0" t="0" r="12065" b="19050"/>
                <wp:wrapNone/>
                <wp:docPr id="934531707"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52E3F" id="_x0000_s1033" type="#_x0000_t202" style="position:absolute;margin-left:26.85pt;margin-top:29.2pt;width:176.05pt;height: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" strokeweight=".5pt">
                <v:fill opacity="34695f"/>
                <v:textbo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v:textbox>
              </v:shape>
            </w:pict>
          </mc:Fallback>
        </mc:AlternateContent>
      </w:r>
      <w:r>
        <w:rPr>
          <w:noProof/>
        </w:rPr>
        <mc:AlternateContent>
          <mc:Choice Requires="wpg">
            <w:drawing>
              <wp:anchor distT="0" distB="0" distL="114300" distR="114300" simplePos="0" relativeHeight="251659264" behindDoc="0" locked="0" layoutInCell="1" allowOverlap="1" wp14:anchorId="718F16DB" wp14:editId="5DFB3886">
                <wp:simplePos x="0" y="0"/>
                <wp:positionH relativeFrom="column">
                  <wp:posOffset>396545</wp:posOffset>
                </wp:positionH>
                <wp:positionV relativeFrom="paragraph">
                  <wp:posOffset>668782</wp:posOffset>
                </wp:positionV>
                <wp:extent cx="150495" cy="312420"/>
                <wp:effectExtent l="0" t="0" r="1905" b="0"/>
                <wp:wrapNone/>
                <wp:docPr id="12849659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75288214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144573"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24680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925CFE" id="Group 4" o:spid="_x0000_s1026" style="position:absolute;margin-left:31.2pt;margin-top:52.65pt;width:11.85pt;height:24.6pt;z-index:2516592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" fillcolor="#7f7f7f [1612]" stroked="f" strokeweight="1pt"/>
              </v:group>
            </w:pict>
          </mc:Fallback>
        </mc:AlternateContent>
      </w:r>
      <w:r w:rsidRPr="00401A3F">
        <w:rPr>
          <w:noProof/>
        </w:rPr>
        <w:drawing>
          <wp:inline distT="0" distB="0" distL="0" distR="0" wp14:anchorId="7ED878AB" wp14:editId="77FE1AD1">
            <wp:extent cx="8280806" cy="5486919"/>
            <wp:effectExtent l="0" t="0" r="6350" b="0"/>
            <wp:docPr id="1436785246"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descr="A map of a city&#10;&#10;Description automatically generated"/>
                    <pic:cNvPicPr/>
                  </pic:nvPicPr>
                  <pic:blipFill>
                    <a:blip r:embed="rId19"/>
                    <a:stretch>
                      <a:fillRect/>
                    </a:stretch>
                  </pic:blipFill>
                  <pic:spPr>
                    <a:xfrm>
                      <a:off x="0" y="0"/>
                      <a:ext cx="8335491" cy="5523153"/>
                    </a:xfrm>
                    <a:prstGeom prst="rect">
                      <a:avLst/>
                    </a:prstGeom>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73BEAED4" w:rsidR="000B529D" w:rsidRDefault="000B529D" w:rsidP="000B529D">
      <w:pPr>
        <w:rPr>
          <w:i/>
          <w:iCs/>
          <w:sz w:val="24"/>
          <w:szCs w:val="24"/>
        </w:rPr>
      </w:pPr>
      <w:r>
        <w:rPr>
          <w:noProof/>
        </w:rPr>
        <w:lastRenderedPageBreak/>
        <mc:AlternateContent>
          <mc:Choice Requires="wpg">
            <w:drawing>
              <wp:anchor distT="0" distB="0" distL="114300" distR="114300" simplePos="0" relativeHeight="251682816" behindDoc="0" locked="0" layoutInCell="1" allowOverlap="1" wp14:anchorId="3FE2D0A2" wp14:editId="3F627516">
                <wp:simplePos x="0" y="0"/>
                <wp:positionH relativeFrom="column">
                  <wp:posOffset>332740</wp:posOffset>
                </wp:positionH>
                <wp:positionV relativeFrom="paragraph">
                  <wp:posOffset>5010150</wp:posOffset>
                </wp:positionV>
                <wp:extent cx="150495" cy="312420"/>
                <wp:effectExtent l="0" t="0" r="1905" b="0"/>
                <wp:wrapNone/>
                <wp:docPr id="70878394"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95351337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04550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89719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1F25DA" id="Group 4" o:spid="_x0000_s1026" style="position:absolute;margin-left:26.2pt;margin-top:394.5pt;width:11.85pt;height:24.6pt;z-index:251682816;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" fillcolor="#7f7f7f [1612]" stroked="f" strokeweight="1pt"/>
              </v:group>
            </w:pict>
          </mc:Fallback>
        </mc:AlternateContent>
      </w:r>
      <w:r>
        <w:rPr>
          <w:noProof/>
        </w:rPr>
        <mc:AlternateContent>
          <mc:Choice Requires="wps">
            <w:drawing>
              <wp:anchor distT="0" distB="0" distL="114300" distR="114300" simplePos="0" relativeHeight="251681792" behindDoc="0" locked="0" layoutInCell="1" allowOverlap="1" wp14:anchorId="493CAEA0" wp14:editId="413C57D3">
                <wp:simplePos x="0" y="0"/>
                <wp:positionH relativeFrom="column">
                  <wp:posOffset>286994</wp:posOffset>
                </wp:positionH>
                <wp:positionV relativeFrom="paragraph">
                  <wp:posOffset>4721225</wp:posOffset>
                </wp:positionV>
                <wp:extent cx="2235835" cy="723900"/>
                <wp:effectExtent l="0" t="0" r="12065" b="19050"/>
                <wp:wrapNone/>
                <wp:docPr id="1753806026"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CAEA0" id="_x0000_s1034" type="#_x0000_t202" style="position:absolute;margin-left:22.6pt;margin-top:371.75pt;width:176.05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" strokeweight=".5pt">
                <v:fill opacity="34695f"/>
                <v:textbo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v:shape>
            </w:pict>
          </mc:Fallback>
        </mc:AlternateContent>
      </w:r>
      <w:r w:rsidRPr="00401A3F">
        <w:rPr>
          <w:i/>
          <w:iCs/>
          <w:noProof/>
          <w:sz w:val="24"/>
          <w:szCs w:val="24"/>
        </w:rPr>
        <w:drawing>
          <wp:inline distT="0" distB="0" distL="0" distR="0" wp14:anchorId="0DA31E8B" wp14:editId="4AD86379">
            <wp:extent cx="8339328" cy="5533715"/>
            <wp:effectExtent l="0" t="0" r="5080" b="0"/>
            <wp:docPr id="564765767" name="Picture 1" descr="A map with green line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descr="A map with green lines and red lines&#10;&#10;Description automatically generated"/>
                    <pic:cNvPicPr/>
                  </pic:nvPicPr>
                  <pic:blipFill>
                    <a:blip r:embed="rId20"/>
                    <a:stretch>
                      <a:fillRect/>
                    </a:stretch>
                  </pic:blipFill>
                  <pic:spPr>
                    <a:xfrm>
                      <a:off x="0" y="0"/>
                      <a:ext cx="8386888" cy="5565274"/>
                    </a:xfrm>
                    <a:prstGeom prst="rect">
                      <a:avLst/>
                    </a:prstGeom>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38C35922" w:rsidR="000B529D" w:rsidRDefault="000B529D" w:rsidP="000B529D">
      <w:pPr>
        <w:rPr>
          <w:i/>
          <w:iCs/>
          <w:sz w:val="24"/>
          <w:szCs w:val="24"/>
        </w:rPr>
      </w:pPr>
      <w:r>
        <w:rPr>
          <w:noProof/>
        </w:rPr>
        <w:lastRenderedPageBreak/>
        <mc:AlternateContent>
          <mc:Choice Requires="wpg">
            <w:drawing>
              <wp:anchor distT="0" distB="0" distL="114300" distR="114300" simplePos="0" relativeHeight="251684864" behindDoc="0" locked="0" layoutInCell="1" allowOverlap="1" wp14:anchorId="77155EEF" wp14:editId="7AB15078">
                <wp:simplePos x="0" y="0"/>
                <wp:positionH relativeFrom="column">
                  <wp:posOffset>6116955</wp:posOffset>
                </wp:positionH>
                <wp:positionV relativeFrom="paragraph">
                  <wp:posOffset>4298950</wp:posOffset>
                </wp:positionV>
                <wp:extent cx="150495" cy="312420"/>
                <wp:effectExtent l="0" t="0" r="1905" b="0"/>
                <wp:wrapNone/>
                <wp:docPr id="1813016688"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294763612"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997122"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85687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4EFC0D" id="Group 4" o:spid="_x0000_s1026" style="position:absolute;margin-left:481.65pt;margin-top:338.5pt;width:11.85pt;height:24.6pt;z-index:2516848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" fillcolor="#7f7f7f [1612]" stroked="f" strokeweight="1pt"/>
              </v:group>
            </w:pict>
          </mc:Fallback>
        </mc:AlternateContent>
      </w:r>
      <w:r>
        <w:rPr>
          <w:noProof/>
        </w:rPr>
        <mc:AlternateContent>
          <mc:Choice Requires="wps">
            <w:drawing>
              <wp:anchor distT="0" distB="0" distL="114300" distR="114300" simplePos="0" relativeHeight="251683840" behindDoc="0" locked="0" layoutInCell="1" allowOverlap="1" wp14:anchorId="208435BE" wp14:editId="2D32A455">
                <wp:simplePos x="0" y="0"/>
                <wp:positionH relativeFrom="margin">
                  <wp:posOffset>6060846</wp:posOffset>
                </wp:positionH>
                <wp:positionV relativeFrom="paragraph">
                  <wp:posOffset>3995497</wp:posOffset>
                </wp:positionV>
                <wp:extent cx="2236206" cy="690113"/>
                <wp:effectExtent l="0" t="0" r="12065" b="15240"/>
                <wp:wrapNone/>
                <wp:docPr id="1031528508" name="Text Box 2"/>
                <wp:cNvGraphicFramePr/>
                <a:graphic xmlns:a="http://schemas.openxmlformats.org/drawingml/2006/main">
                  <a:graphicData uri="http://schemas.microsoft.com/office/word/2010/wordprocessingShape">
                    <wps:wsp>
                      <wps:cNvSpPr txBox="1"/>
                      <wps:spPr>
                        <a:xfrm>
                          <a:off x="0" y="0"/>
                          <a:ext cx="2236206" cy="690113"/>
                        </a:xfrm>
                        <a:prstGeom prst="rect">
                          <a:avLst/>
                        </a:prstGeom>
                        <a:solidFill>
                          <a:srgbClr val="FFFFFF">
                            <a:alpha val="52941"/>
                          </a:srgbClr>
                        </a:solidFill>
                        <a:ln w="6350">
                          <a:solidFill>
                            <a:prstClr val="black"/>
                          </a:solidFill>
                        </a:ln>
                      </wps:spPr>
                      <wps:txb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435BE" id="_x0000_s1035" type="#_x0000_t202" style="position:absolute;margin-left:477.25pt;margin-top:314.6pt;width:176.1pt;height:54.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" strokeweight=".5pt">
                <v:fill opacity="34695f"/>
                <v:textbo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w10:wrap anchorx="margin"/>
              </v:shape>
            </w:pict>
          </mc:Fallback>
        </mc:AlternateContent>
      </w:r>
      <w:r w:rsidRPr="005A66DB">
        <w:rPr>
          <w:i/>
          <w:iCs/>
          <w:noProof/>
          <w:sz w:val="24"/>
          <w:szCs w:val="24"/>
        </w:rPr>
        <w:drawing>
          <wp:inline distT="0" distB="0" distL="0" distR="0" wp14:anchorId="48290405" wp14:editId="7BEDBBDD">
            <wp:extent cx="8485632" cy="5541952"/>
            <wp:effectExtent l="0" t="0" r="0" b="1905"/>
            <wp:docPr id="201140395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descr="A map of a city&#10;&#10;Description automatically generated"/>
                    <pic:cNvPicPr/>
                  </pic:nvPicPr>
                  <pic:blipFill>
                    <a:blip r:embed="rId21"/>
                    <a:stretch>
                      <a:fillRect/>
                    </a:stretch>
                  </pic:blipFill>
                  <pic:spPr>
                    <a:xfrm>
                      <a:off x="0" y="0"/>
                      <a:ext cx="8514179" cy="5560596"/>
                    </a:xfrm>
                    <a:prstGeom prst="rect">
                      <a:avLst/>
                    </a:prstGeom>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77777777"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lastRenderedPageBreak/>
              <w:t>Year</w:t>
            </w: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77777777" w:rsidR="007033C9" w:rsidRDefault="007033C9" w:rsidP="00533347">
            <w:pPr>
              <w:rPr>
                <w:rFonts w:cstheme="minorHAnsi"/>
                <w:sz w:val="20"/>
                <w:szCs w:val="20"/>
              </w:rPr>
            </w:pPr>
            <w:r>
              <w:rPr>
                <w:rFonts w:cstheme="minorHAnsi"/>
                <w:sz w:val="20"/>
                <w:szCs w:val="20"/>
              </w:rPr>
              <w:t>Type</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7033C9" w14:paraId="3C4D1D30" w14:textId="4984272E" w:rsidTr="007F7E17">
        <w:tc>
          <w:tcPr>
            <w:tcW w:w="891" w:type="dxa"/>
          </w:tcPr>
          <w:p w14:paraId="0A1C874E" w14:textId="77777777" w:rsidR="007033C9" w:rsidRPr="004B51C3" w:rsidRDefault="007033C9" w:rsidP="00533347">
            <w:pPr>
              <w:rPr>
                <w:rFonts w:cstheme="minorHAnsi"/>
                <w:sz w:val="20"/>
                <w:szCs w:val="20"/>
              </w:rPr>
            </w:pPr>
            <w:r>
              <w:rPr>
                <w:rFonts w:cstheme="minorHAnsi"/>
                <w:sz w:val="20"/>
                <w:szCs w:val="20"/>
              </w:rPr>
              <w:t>2009</w:t>
            </w:r>
          </w:p>
        </w:tc>
        <w:tc>
          <w:tcPr>
            <w:tcW w:w="896" w:type="dxa"/>
          </w:tcPr>
          <w:p w14:paraId="037F63BA" w14:textId="1E34A0A3" w:rsidR="007033C9" w:rsidRPr="00E323AC" w:rsidRDefault="007033C9" w:rsidP="00533347">
            <w:pPr>
              <w:rPr>
                <w:rFonts w:cstheme="minorHAnsi"/>
                <w:sz w:val="18"/>
                <w:szCs w:val="18"/>
              </w:rPr>
            </w:pPr>
            <w:r>
              <w:rPr>
                <w:rFonts w:cstheme="minorHAnsi"/>
                <w:sz w:val="18"/>
                <w:szCs w:val="18"/>
              </w:rPr>
              <w:t>39.81</w:t>
            </w:r>
          </w:p>
        </w:tc>
        <w:tc>
          <w:tcPr>
            <w:tcW w:w="859" w:type="dxa"/>
          </w:tcPr>
          <w:p w14:paraId="49218660"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62CE65F" w14:textId="779C5ECE" w:rsidR="007033C9" w:rsidRPr="00E323AC" w:rsidRDefault="007033C9" w:rsidP="00533347">
            <w:pPr>
              <w:rPr>
                <w:rFonts w:cstheme="minorHAnsi"/>
                <w:sz w:val="18"/>
                <w:szCs w:val="18"/>
              </w:rPr>
            </w:pPr>
            <w:r>
              <w:rPr>
                <w:rFonts w:cstheme="minorHAnsi"/>
                <w:sz w:val="18"/>
                <w:szCs w:val="18"/>
              </w:rPr>
              <w:t>2.84</w:t>
            </w:r>
          </w:p>
        </w:tc>
        <w:tc>
          <w:tcPr>
            <w:tcW w:w="940" w:type="dxa"/>
            <w:shd w:val="clear" w:color="auto" w:fill="D9E2F3" w:themeFill="accent1" w:themeFillTint="33"/>
          </w:tcPr>
          <w:p w14:paraId="238E87A8" w14:textId="1AB7EF5B"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2.65</w:t>
            </w:r>
          </w:p>
        </w:tc>
        <w:tc>
          <w:tcPr>
            <w:tcW w:w="928" w:type="dxa"/>
            <w:tcBorders>
              <w:tl2br w:val="single" w:sz="4" w:space="0" w:color="auto"/>
            </w:tcBorders>
            <w:shd w:val="clear" w:color="auto" w:fill="D9E2F3" w:themeFill="accent1" w:themeFillTint="33"/>
          </w:tcPr>
          <w:p w14:paraId="3221DDA0" w14:textId="77777777" w:rsidR="007033C9" w:rsidRPr="00E323AC" w:rsidRDefault="007033C9" w:rsidP="00533347">
            <w:pPr>
              <w:rPr>
                <w:rFonts w:cstheme="minorHAnsi"/>
                <w:sz w:val="18"/>
                <w:szCs w:val="18"/>
              </w:rPr>
            </w:pPr>
          </w:p>
        </w:tc>
        <w:tc>
          <w:tcPr>
            <w:tcW w:w="895" w:type="dxa"/>
          </w:tcPr>
          <w:p w14:paraId="2DF6F3E6" w14:textId="3897C9B4" w:rsidR="007033C9" w:rsidRPr="00E323AC" w:rsidRDefault="007033C9" w:rsidP="00533347">
            <w:pPr>
              <w:rPr>
                <w:rFonts w:cstheme="minorHAnsi"/>
                <w:sz w:val="18"/>
                <w:szCs w:val="18"/>
              </w:rPr>
            </w:pPr>
            <w:r w:rsidRPr="00E323AC">
              <w:rPr>
                <w:rFonts w:cstheme="minorHAnsi"/>
                <w:sz w:val="18"/>
                <w:szCs w:val="18"/>
              </w:rPr>
              <w:t>7.63</w:t>
            </w:r>
          </w:p>
        </w:tc>
        <w:tc>
          <w:tcPr>
            <w:tcW w:w="859" w:type="dxa"/>
          </w:tcPr>
          <w:p w14:paraId="75F79D69"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375EC3B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9867BEC" w14:textId="77777777" w:rsidR="007033C9" w:rsidRPr="00E323AC" w:rsidRDefault="007033C9" w:rsidP="00533347">
            <w:pPr>
              <w:rPr>
                <w:rFonts w:cstheme="minorHAnsi"/>
                <w:b/>
                <w:bCs/>
                <w:sz w:val="18"/>
                <w:szCs w:val="18"/>
              </w:rPr>
            </w:pPr>
            <w:r w:rsidRPr="00E323AC">
              <w:rPr>
                <w:rFonts w:cstheme="minorHAnsi"/>
                <w:b/>
                <w:bCs/>
                <w:sz w:val="18"/>
                <w:szCs w:val="18"/>
              </w:rPr>
              <w:t>7.63</w:t>
            </w:r>
          </w:p>
        </w:tc>
        <w:tc>
          <w:tcPr>
            <w:tcW w:w="885" w:type="dxa"/>
            <w:tcBorders>
              <w:tl2br w:val="single" w:sz="4" w:space="0" w:color="auto"/>
            </w:tcBorders>
            <w:shd w:val="clear" w:color="auto" w:fill="D9E2F3" w:themeFill="accent1" w:themeFillTint="33"/>
          </w:tcPr>
          <w:p w14:paraId="1DDDB822" w14:textId="77777777" w:rsidR="007033C9" w:rsidRPr="007033C9" w:rsidRDefault="007033C9" w:rsidP="00533347">
            <w:pPr>
              <w:rPr>
                <w:rFonts w:cstheme="minorHAnsi"/>
                <w:b/>
                <w:bCs/>
                <w:i/>
                <w:iCs/>
                <w:sz w:val="18"/>
                <w:szCs w:val="18"/>
              </w:rPr>
            </w:pPr>
          </w:p>
        </w:tc>
        <w:tc>
          <w:tcPr>
            <w:tcW w:w="935" w:type="dxa"/>
          </w:tcPr>
          <w:p w14:paraId="474CFB07" w14:textId="09F1D74F" w:rsidR="007033C9" w:rsidRPr="00E323AC" w:rsidRDefault="007033C9" w:rsidP="00533347">
            <w:pPr>
              <w:rPr>
                <w:rFonts w:cstheme="minorHAnsi"/>
                <w:sz w:val="18"/>
                <w:szCs w:val="18"/>
              </w:rPr>
            </w:pPr>
            <w:r w:rsidRPr="00E323AC">
              <w:rPr>
                <w:rFonts w:cstheme="minorHAnsi"/>
                <w:sz w:val="18"/>
                <w:szCs w:val="18"/>
              </w:rPr>
              <w:t xml:space="preserve">101.91 </w:t>
            </w:r>
          </w:p>
        </w:tc>
        <w:tc>
          <w:tcPr>
            <w:tcW w:w="895" w:type="dxa"/>
          </w:tcPr>
          <w:p w14:paraId="6F4723C4"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7340972"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25B1BFA" w14:textId="77777777" w:rsidR="007033C9" w:rsidRPr="00E323AC" w:rsidRDefault="007033C9" w:rsidP="00533347">
            <w:pPr>
              <w:rPr>
                <w:rFonts w:cstheme="minorHAnsi"/>
                <w:b/>
                <w:bCs/>
                <w:sz w:val="18"/>
                <w:szCs w:val="18"/>
              </w:rPr>
            </w:pPr>
            <w:r w:rsidRPr="00E323AC">
              <w:rPr>
                <w:rFonts w:cstheme="minorHAnsi"/>
                <w:b/>
                <w:bCs/>
                <w:sz w:val="18"/>
                <w:szCs w:val="18"/>
              </w:rPr>
              <w:t>102.94</w:t>
            </w:r>
          </w:p>
        </w:tc>
        <w:tc>
          <w:tcPr>
            <w:tcW w:w="842" w:type="dxa"/>
            <w:tcBorders>
              <w:tl2br w:val="single" w:sz="4" w:space="0" w:color="auto"/>
            </w:tcBorders>
            <w:shd w:val="clear" w:color="auto" w:fill="D9E2F3" w:themeFill="accent1" w:themeFillTint="33"/>
          </w:tcPr>
          <w:p w14:paraId="6DDFE3C7" w14:textId="77777777" w:rsidR="007033C9" w:rsidRPr="00E323AC" w:rsidRDefault="007033C9" w:rsidP="00533347">
            <w:pPr>
              <w:rPr>
                <w:rFonts w:cstheme="minorHAnsi"/>
                <w:b/>
                <w:bCs/>
                <w:sz w:val="18"/>
                <w:szCs w:val="18"/>
              </w:rPr>
            </w:pPr>
          </w:p>
        </w:tc>
      </w:tr>
      <w:tr w:rsidR="007033C9" w14:paraId="63362AEB" w14:textId="413241DA" w:rsidTr="007033C9">
        <w:tc>
          <w:tcPr>
            <w:tcW w:w="891" w:type="dxa"/>
          </w:tcPr>
          <w:p w14:paraId="75658C55" w14:textId="77777777" w:rsidR="007033C9" w:rsidRPr="004B51C3" w:rsidRDefault="007033C9" w:rsidP="00533347">
            <w:pPr>
              <w:rPr>
                <w:rFonts w:cstheme="minorHAnsi"/>
                <w:sz w:val="20"/>
                <w:szCs w:val="20"/>
              </w:rPr>
            </w:pPr>
            <w:r>
              <w:rPr>
                <w:rFonts w:cstheme="minorHAnsi"/>
                <w:sz w:val="20"/>
                <w:szCs w:val="20"/>
              </w:rPr>
              <w:t>2010</w:t>
            </w:r>
          </w:p>
        </w:tc>
        <w:tc>
          <w:tcPr>
            <w:tcW w:w="896" w:type="dxa"/>
          </w:tcPr>
          <w:p w14:paraId="53C5872C" w14:textId="47744318" w:rsidR="007033C9" w:rsidRPr="00E323AC" w:rsidRDefault="007033C9" w:rsidP="00533347">
            <w:pPr>
              <w:rPr>
                <w:rFonts w:cstheme="minorHAnsi"/>
                <w:sz w:val="18"/>
                <w:szCs w:val="18"/>
              </w:rPr>
            </w:pPr>
            <w:r>
              <w:rPr>
                <w:rFonts w:cstheme="minorHAnsi"/>
                <w:sz w:val="18"/>
                <w:szCs w:val="18"/>
              </w:rPr>
              <w:t>39.31</w:t>
            </w:r>
          </w:p>
        </w:tc>
        <w:tc>
          <w:tcPr>
            <w:tcW w:w="859" w:type="dxa"/>
          </w:tcPr>
          <w:p w14:paraId="5BDF8B35"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9EC637F" w14:textId="31994CE3" w:rsidR="007033C9" w:rsidRPr="00E323AC" w:rsidRDefault="007033C9" w:rsidP="00533347">
            <w:pPr>
              <w:rPr>
                <w:rFonts w:cstheme="minorHAnsi"/>
                <w:sz w:val="18"/>
                <w:szCs w:val="18"/>
              </w:rPr>
            </w:pPr>
            <w:r>
              <w:rPr>
                <w:rFonts w:cstheme="minorHAnsi"/>
                <w:sz w:val="18"/>
                <w:szCs w:val="18"/>
              </w:rPr>
              <w:t>6.34</w:t>
            </w:r>
          </w:p>
        </w:tc>
        <w:tc>
          <w:tcPr>
            <w:tcW w:w="940" w:type="dxa"/>
            <w:shd w:val="clear" w:color="auto" w:fill="D9E2F3" w:themeFill="accent1" w:themeFillTint="33"/>
          </w:tcPr>
          <w:p w14:paraId="6CB1C08C" w14:textId="2C817104"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5.64</w:t>
            </w:r>
          </w:p>
        </w:tc>
        <w:tc>
          <w:tcPr>
            <w:tcW w:w="928" w:type="dxa"/>
            <w:shd w:val="clear" w:color="auto" w:fill="D9E2F3" w:themeFill="accent1" w:themeFillTint="33"/>
          </w:tcPr>
          <w:p w14:paraId="2DDDAA54" w14:textId="1DC0031B" w:rsidR="007033C9" w:rsidRPr="007033C9" w:rsidRDefault="007033C9" w:rsidP="00533347">
            <w:pPr>
              <w:rPr>
                <w:rFonts w:cstheme="minorHAnsi"/>
                <w:i/>
                <w:iCs/>
                <w:sz w:val="18"/>
                <w:szCs w:val="18"/>
              </w:rPr>
            </w:pPr>
            <w:r w:rsidRPr="007033C9">
              <w:rPr>
                <w:rFonts w:cstheme="minorHAnsi"/>
                <w:i/>
                <w:iCs/>
                <w:sz w:val="18"/>
                <w:szCs w:val="18"/>
              </w:rPr>
              <w:t>+2.99</w:t>
            </w:r>
          </w:p>
        </w:tc>
        <w:tc>
          <w:tcPr>
            <w:tcW w:w="895" w:type="dxa"/>
          </w:tcPr>
          <w:p w14:paraId="7A34AAA6" w14:textId="584017CB" w:rsidR="007033C9" w:rsidRPr="00E323AC" w:rsidRDefault="007033C9" w:rsidP="00533347">
            <w:pPr>
              <w:rPr>
                <w:rFonts w:cstheme="minorHAnsi"/>
                <w:sz w:val="18"/>
                <w:szCs w:val="18"/>
              </w:rPr>
            </w:pPr>
            <w:r w:rsidRPr="00E323AC">
              <w:rPr>
                <w:rFonts w:cstheme="minorHAnsi"/>
                <w:sz w:val="18"/>
                <w:szCs w:val="18"/>
              </w:rPr>
              <w:t>12.28</w:t>
            </w:r>
          </w:p>
        </w:tc>
        <w:tc>
          <w:tcPr>
            <w:tcW w:w="859" w:type="dxa"/>
          </w:tcPr>
          <w:p w14:paraId="5183A2CE"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4209A675"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743A662" w14:textId="77777777" w:rsidR="007033C9" w:rsidRPr="00E323AC" w:rsidRDefault="007033C9" w:rsidP="00533347">
            <w:pPr>
              <w:rPr>
                <w:rFonts w:cstheme="minorHAnsi"/>
                <w:b/>
                <w:bCs/>
                <w:sz w:val="18"/>
                <w:szCs w:val="18"/>
              </w:rPr>
            </w:pPr>
            <w:r w:rsidRPr="00E323AC">
              <w:rPr>
                <w:rFonts w:cstheme="minorHAnsi"/>
                <w:b/>
                <w:bCs/>
                <w:sz w:val="18"/>
                <w:szCs w:val="18"/>
              </w:rPr>
              <w:t>12.28</w:t>
            </w:r>
          </w:p>
        </w:tc>
        <w:tc>
          <w:tcPr>
            <w:tcW w:w="885" w:type="dxa"/>
            <w:shd w:val="clear" w:color="auto" w:fill="D9E2F3" w:themeFill="accent1" w:themeFillTint="33"/>
          </w:tcPr>
          <w:p w14:paraId="04F71C8C" w14:textId="26477855" w:rsidR="007033C9" w:rsidRPr="007033C9" w:rsidRDefault="007033C9" w:rsidP="00533347">
            <w:pPr>
              <w:rPr>
                <w:rFonts w:cstheme="minorHAnsi"/>
                <w:i/>
                <w:iCs/>
                <w:sz w:val="18"/>
                <w:szCs w:val="18"/>
              </w:rPr>
            </w:pPr>
            <w:r w:rsidRPr="007033C9">
              <w:rPr>
                <w:rFonts w:cstheme="minorHAnsi"/>
                <w:i/>
                <w:iCs/>
                <w:sz w:val="18"/>
                <w:szCs w:val="18"/>
              </w:rPr>
              <w:t>+4.65</w:t>
            </w:r>
          </w:p>
        </w:tc>
        <w:tc>
          <w:tcPr>
            <w:tcW w:w="935" w:type="dxa"/>
          </w:tcPr>
          <w:p w14:paraId="4952A2D7" w14:textId="5DEDC04C" w:rsidR="007033C9" w:rsidRPr="00E323AC" w:rsidRDefault="007033C9" w:rsidP="00533347">
            <w:pPr>
              <w:rPr>
                <w:rFonts w:cstheme="minorHAnsi"/>
                <w:sz w:val="18"/>
                <w:szCs w:val="18"/>
              </w:rPr>
            </w:pPr>
            <w:r w:rsidRPr="00E323AC">
              <w:rPr>
                <w:rFonts w:cstheme="minorHAnsi"/>
                <w:sz w:val="18"/>
                <w:szCs w:val="18"/>
              </w:rPr>
              <w:t xml:space="preserve">106.51 </w:t>
            </w:r>
          </w:p>
        </w:tc>
        <w:tc>
          <w:tcPr>
            <w:tcW w:w="895" w:type="dxa"/>
          </w:tcPr>
          <w:p w14:paraId="023DF683"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E26C25A"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FFACA78" w14:textId="77777777" w:rsidR="007033C9" w:rsidRPr="00E323AC" w:rsidRDefault="007033C9" w:rsidP="00533347">
            <w:pPr>
              <w:rPr>
                <w:rFonts w:cstheme="minorHAnsi"/>
                <w:b/>
                <w:bCs/>
                <w:sz w:val="18"/>
                <w:szCs w:val="18"/>
              </w:rPr>
            </w:pPr>
            <w:r w:rsidRPr="00E323AC">
              <w:rPr>
                <w:rFonts w:cstheme="minorHAnsi"/>
                <w:b/>
                <w:bCs/>
                <w:sz w:val="18"/>
                <w:szCs w:val="18"/>
              </w:rPr>
              <w:t>107.54</w:t>
            </w:r>
          </w:p>
        </w:tc>
        <w:tc>
          <w:tcPr>
            <w:tcW w:w="842" w:type="dxa"/>
            <w:shd w:val="clear" w:color="auto" w:fill="D9E2F3" w:themeFill="accent1" w:themeFillTint="33"/>
          </w:tcPr>
          <w:p w14:paraId="40152C13" w14:textId="280AFA91"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4.60</w:t>
            </w:r>
          </w:p>
        </w:tc>
      </w:tr>
      <w:tr w:rsidR="007033C9" w14:paraId="6832456F" w14:textId="0748B39E" w:rsidTr="007033C9">
        <w:tc>
          <w:tcPr>
            <w:tcW w:w="891" w:type="dxa"/>
          </w:tcPr>
          <w:p w14:paraId="30196498" w14:textId="77777777" w:rsidR="007033C9" w:rsidRPr="004B51C3" w:rsidRDefault="007033C9" w:rsidP="00533347">
            <w:pPr>
              <w:rPr>
                <w:rFonts w:cstheme="minorHAnsi"/>
                <w:sz w:val="20"/>
                <w:szCs w:val="20"/>
              </w:rPr>
            </w:pPr>
            <w:r>
              <w:rPr>
                <w:rFonts w:cstheme="minorHAnsi"/>
                <w:sz w:val="20"/>
                <w:szCs w:val="20"/>
              </w:rPr>
              <w:t>2011</w:t>
            </w:r>
          </w:p>
        </w:tc>
        <w:tc>
          <w:tcPr>
            <w:tcW w:w="896" w:type="dxa"/>
          </w:tcPr>
          <w:p w14:paraId="5934F249" w14:textId="34A16917" w:rsidR="007033C9" w:rsidRPr="00E323AC" w:rsidRDefault="007033C9" w:rsidP="00533347">
            <w:pPr>
              <w:rPr>
                <w:rFonts w:cstheme="minorHAnsi"/>
                <w:sz w:val="18"/>
                <w:szCs w:val="18"/>
              </w:rPr>
            </w:pPr>
            <w:r>
              <w:rPr>
                <w:rFonts w:cstheme="minorHAnsi"/>
                <w:sz w:val="18"/>
                <w:szCs w:val="18"/>
              </w:rPr>
              <w:t>39.37</w:t>
            </w:r>
          </w:p>
        </w:tc>
        <w:tc>
          <w:tcPr>
            <w:tcW w:w="859" w:type="dxa"/>
          </w:tcPr>
          <w:p w14:paraId="5F3FB6E8"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A58BAB3" w14:textId="1A65EBED" w:rsidR="007033C9" w:rsidRPr="00E323AC" w:rsidRDefault="007033C9" w:rsidP="00533347">
            <w:pPr>
              <w:rPr>
                <w:rFonts w:cstheme="minorHAnsi"/>
                <w:sz w:val="18"/>
                <w:szCs w:val="18"/>
              </w:rPr>
            </w:pPr>
            <w:r>
              <w:rPr>
                <w:rFonts w:cstheme="minorHAnsi"/>
                <w:sz w:val="18"/>
                <w:szCs w:val="18"/>
              </w:rPr>
              <w:t>6.65</w:t>
            </w:r>
          </w:p>
        </w:tc>
        <w:tc>
          <w:tcPr>
            <w:tcW w:w="940" w:type="dxa"/>
            <w:shd w:val="clear" w:color="auto" w:fill="D9E2F3" w:themeFill="accent1" w:themeFillTint="33"/>
          </w:tcPr>
          <w:p w14:paraId="28FF2564" w14:textId="1B792101"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6.02</w:t>
            </w:r>
          </w:p>
        </w:tc>
        <w:tc>
          <w:tcPr>
            <w:tcW w:w="928" w:type="dxa"/>
            <w:shd w:val="clear" w:color="auto" w:fill="D9E2F3" w:themeFill="accent1" w:themeFillTint="33"/>
          </w:tcPr>
          <w:p w14:paraId="3612266F" w14:textId="4EDD6030" w:rsidR="007033C9" w:rsidRPr="007033C9" w:rsidRDefault="007033C9" w:rsidP="00533347">
            <w:pPr>
              <w:rPr>
                <w:rFonts w:cstheme="minorHAnsi"/>
                <w:i/>
                <w:iCs/>
                <w:sz w:val="18"/>
                <w:szCs w:val="18"/>
              </w:rPr>
            </w:pPr>
            <w:r w:rsidRPr="007033C9">
              <w:rPr>
                <w:rFonts w:cstheme="minorHAnsi"/>
                <w:i/>
                <w:iCs/>
                <w:sz w:val="18"/>
                <w:szCs w:val="18"/>
              </w:rPr>
              <w:t>+0.38</w:t>
            </w:r>
          </w:p>
        </w:tc>
        <w:tc>
          <w:tcPr>
            <w:tcW w:w="895" w:type="dxa"/>
          </w:tcPr>
          <w:p w14:paraId="5F4A484A" w14:textId="2BDC1B5A" w:rsidR="007033C9" w:rsidRPr="00E323AC" w:rsidRDefault="007033C9" w:rsidP="00533347">
            <w:pPr>
              <w:rPr>
                <w:rFonts w:cstheme="minorHAnsi"/>
                <w:sz w:val="18"/>
                <w:szCs w:val="18"/>
              </w:rPr>
            </w:pPr>
            <w:r w:rsidRPr="00E323AC">
              <w:rPr>
                <w:rFonts w:cstheme="minorHAnsi"/>
                <w:sz w:val="18"/>
                <w:szCs w:val="18"/>
              </w:rPr>
              <w:t>19.18</w:t>
            </w:r>
          </w:p>
        </w:tc>
        <w:tc>
          <w:tcPr>
            <w:tcW w:w="859" w:type="dxa"/>
          </w:tcPr>
          <w:p w14:paraId="3FC42C5A"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63E660FE"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1823EA7C" w14:textId="77777777" w:rsidR="007033C9" w:rsidRPr="00E323AC" w:rsidRDefault="007033C9" w:rsidP="00533347">
            <w:pPr>
              <w:rPr>
                <w:rFonts w:cstheme="minorHAnsi"/>
                <w:b/>
                <w:bCs/>
                <w:sz w:val="18"/>
                <w:szCs w:val="18"/>
              </w:rPr>
            </w:pPr>
            <w:r w:rsidRPr="00E323AC">
              <w:rPr>
                <w:rFonts w:cstheme="minorHAnsi"/>
                <w:b/>
                <w:bCs/>
                <w:sz w:val="18"/>
                <w:szCs w:val="18"/>
              </w:rPr>
              <w:t>19.73</w:t>
            </w:r>
          </w:p>
        </w:tc>
        <w:tc>
          <w:tcPr>
            <w:tcW w:w="885" w:type="dxa"/>
            <w:shd w:val="clear" w:color="auto" w:fill="D9E2F3" w:themeFill="accent1" w:themeFillTint="33"/>
          </w:tcPr>
          <w:p w14:paraId="30D21BCB" w14:textId="4229CE5F" w:rsidR="007033C9" w:rsidRPr="007033C9" w:rsidRDefault="007033C9" w:rsidP="00533347">
            <w:pPr>
              <w:rPr>
                <w:rFonts w:cstheme="minorHAnsi"/>
                <w:i/>
                <w:iCs/>
                <w:sz w:val="18"/>
                <w:szCs w:val="18"/>
              </w:rPr>
            </w:pPr>
            <w:r w:rsidRPr="007033C9">
              <w:rPr>
                <w:rFonts w:cstheme="minorHAnsi"/>
                <w:i/>
                <w:iCs/>
                <w:sz w:val="18"/>
                <w:szCs w:val="18"/>
              </w:rPr>
              <w:t>+7.45</w:t>
            </w:r>
          </w:p>
        </w:tc>
        <w:tc>
          <w:tcPr>
            <w:tcW w:w="935" w:type="dxa"/>
          </w:tcPr>
          <w:p w14:paraId="34E75457" w14:textId="170EE0C8" w:rsidR="007033C9" w:rsidRPr="00E323AC" w:rsidRDefault="007033C9" w:rsidP="00533347">
            <w:pPr>
              <w:rPr>
                <w:rFonts w:cstheme="minorHAnsi"/>
                <w:sz w:val="18"/>
                <w:szCs w:val="18"/>
              </w:rPr>
            </w:pPr>
            <w:r w:rsidRPr="00E323AC">
              <w:rPr>
                <w:rFonts w:cstheme="minorHAnsi"/>
                <w:sz w:val="18"/>
                <w:szCs w:val="18"/>
              </w:rPr>
              <w:t xml:space="preserve">108.06 </w:t>
            </w:r>
          </w:p>
        </w:tc>
        <w:tc>
          <w:tcPr>
            <w:tcW w:w="895" w:type="dxa"/>
          </w:tcPr>
          <w:p w14:paraId="299B5769"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7752DC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75696AC7" w14:textId="77777777" w:rsidR="007033C9" w:rsidRPr="00E323AC" w:rsidRDefault="007033C9" w:rsidP="00533347">
            <w:pPr>
              <w:rPr>
                <w:rFonts w:cstheme="minorHAnsi"/>
                <w:b/>
                <w:bCs/>
                <w:sz w:val="18"/>
                <w:szCs w:val="18"/>
              </w:rPr>
            </w:pPr>
            <w:r w:rsidRPr="00E323AC">
              <w:rPr>
                <w:rFonts w:cstheme="minorHAnsi"/>
                <w:b/>
                <w:bCs/>
                <w:sz w:val="18"/>
                <w:szCs w:val="18"/>
              </w:rPr>
              <w:t>109.63</w:t>
            </w:r>
          </w:p>
        </w:tc>
        <w:tc>
          <w:tcPr>
            <w:tcW w:w="842" w:type="dxa"/>
            <w:shd w:val="clear" w:color="auto" w:fill="D9E2F3" w:themeFill="accent1" w:themeFillTint="33"/>
          </w:tcPr>
          <w:p w14:paraId="0B1F584B" w14:textId="7CDC8E9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09</w:t>
            </w:r>
          </w:p>
        </w:tc>
      </w:tr>
      <w:tr w:rsidR="007033C9" w14:paraId="7C7BECAD" w14:textId="4C8AE8F2" w:rsidTr="007033C9">
        <w:tc>
          <w:tcPr>
            <w:tcW w:w="891" w:type="dxa"/>
          </w:tcPr>
          <w:p w14:paraId="6B9E97F3" w14:textId="77777777" w:rsidR="007033C9" w:rsidRPr="004B51C3" w:rsidRDefault="007033C9" w:rsidP="00533347">
            <w:pPr>
              <w:rPr>
                <w:rFonts w:cstheme="minorHAnsi"/>
                <w:sz w:val="20"/>
                <w:szCs w:val="20"/>
              </w:rPr>
            </w:pPr>
            <w:r>
              <w:rPr>
                <w:rFonts w:cstheme="minorHAnsi"/>
                <w:sz w:val="20"/>
                <w:szCs w:val="20"/>
              </w:rPr>
              <w:t>2012</w:t>
            </w:r>
          </w:p>
        </w:tc>
        <w:tc>
          <w:tcPr>
            <w:tcW w:w="896" w:type="dxa"/>
          </w:tcPr>
          <w:p w14:paraId="3E38434F" w14:textId="07571DEA" w:rsidR="007033C9" w:rsidRPr="00E323AC" w:rsidRDefault="007033C9" w:rsidP="00533347">
            <w:pPr>
              <w:rPr>
                <w:rFonts w:cstheme="minorHAnsi"/>
                <w:sz w:val="18"/>
                <w:szCs w:val="18"/>
              </w:rPr>
            </w:pPr>
            <w:r>
              <w:rPr>
                <w:rFonts w:cstheme="minorHAnsi"/>
                <w:sz w:val="18"/>
                <w:szCs w:val="18"/>
              </w:rPr>
              <w:t>41.56</w:t>
            </w:r>
          </w:p>
        </w:tc>
        <w:tc>
          <w:tcPr>
            <w:tcW w:w="859" w:type="dxa"/>
          </w:tcPr>
          <w:p w14:paraId="0F7AF542"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7B1FAA5B" w14:textId="29C609F4" w:rsidR="007033C9" w:rsidRPr="00E323AC" w:rsidRDefault="007033C9" w:rsidP="00533347">
            <w:pPr>
              <w:rPr>
                <w:rFonts w:cstheme="minorHAnsi"/>
                <w:sz w:val="18"/>
                <w:szCs w:val="18"/>
              </w:rPr>
            </w:pPr>
            <w:r>
              <w:rPr>
                <w:rFonts w:cstheme="minorHAnsi"/>
                <w:sz w:val="18"/>
                <w:szCs w:val="18"/>
              </w:rPr>
              <w:t>6.81</w:t>
            </w:r>
          </w:p>
        </w:tc>
        <w:tc>
          <w:tcPr>
            <w:tcW w:w="940" w:type="dxa"/>
            <w:shd w:val="clear" w:color="auto" w:fill="D9E2F3" w:themeFill="accent1" w:themeFillTint="33"/>
          </w:tcPr>
          <w:p w14:paraId="08D76CE8" w14:textId="257B05E6"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8.37</w:t>
            </w:r>
          </w:p>
        </w:tc>
        <w:tc>
          <w:tcPr>
            <w:tcW w:w="928" w:type="dxa"/>
            <w:shd w:val="clear" w:color="auto" w:fill="D9E2F3" w:themeFill="accent1" w:themeFillTint="33"/>
          </w:tcPr>
          <w:p w14:paraId="094E2122" w14:textId="30B946C9" w:rsidR="007033C9" w:rsidRPr="007033C9" w:rsidRDefault="007033C9" w:rsidP="00533347">
            <w:pPr>
              <w:rPr>
                <w:rFonts w:cstheme="minorHAnsi"/>
                <w:i/>
                <w:iCs/>
                <w:sz w:val="18"/>
                <w:szCs w:val="18"/>
              </w:rPr>
            </w:pPr>
            <w:r w:rsidRPr="007033C9">
              <w:rPr>
                <w:rFonts w:cstheme="minorHAnsi"/>
                <w:i/>
                <w:iCs/>
                <w:sz w:val="18"/>
                <w:szCs w:val="18"/>
              </w:rPr>
              <w:t>+2.35</w:t>
            </w:r>
          </w:p>
        </w:tc>
        <w:tc>
          <w:tcPr>
            <w:tcW w:w="895" w:type="dxa"/>
          </w:tcPr>
          <w:p w14:paraId="4B79BFE5" w14:textId="715948E3" w:rsidR="007033C9" w:rsidRPr="00E323AC" w:rsidRDefault="007033C9" w:rsidP="00533347">
            <w:pPr>
              <w:rPr>
                <w:rFonts w:cstheme="minorHAnsi"/>
                <w:sz w:val="18"/>
                <w:szCs w:val="18"/>
              </w:rPr>
            </w:pPr>
            <w:r w:rsidRPr="00E323AC">
              <w:rPr>
                <w:rFonts w:cstheme="minorHAnsi"/>
                <w:sz w:val="18"/>
                <w:szCs w:val="18"/>
              </w:rPr>
              <w:t>23.90</w:t>
            </w:r>
          </w:p>
        </w:tc>
        <w:tc>
          <w:tcPr>
            <w:tcW w:w="859" w:type="dxa"/>
          </w:tcPr>
          <w:p w14:paraId="18C39633"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2265EC7C" w14:textId="77777777" w:rsidR="007033C9" w:rsidRPr="00E323AC" w:rsidRDefault="007033C9" w:rsidP="00533347">
            <w:pPr>
              <w:rPr>
                <w:rFonts w:cstheme="minorHAnsi"/>
                <w:sz w:val="18"/>
                <w:szCs w:val="18"/>
              </w:rPr>
            </w:pPr>
            <w:r w:rsidRPr="00E323AC">
              <w:rPr>
                <w:rFonts w:cstheme="minorHAnsi"/>
                <w:sz w:val="18"/>
                <w:szCs w:val="18"/>
              </w:rPr>
              <w:t>0.56</w:t>
            </w:r>
          </w:p>
        </w:tc>
        <w:tc>
          <w:tcPr>
            <w:tcW w:w="940" w:type="dxa"/>
            <w:shd w:val="clear" w:color="auto" w:fill="D9E2F3" w:themeFill="accent1" w:themeFillTint="33"/>
          </w:tcPr>
          <w:p w14:paraId="3B2E0F3D" w14:textId="77777777" w:rsidR="007033C9" w:rsidRPr="00E323AC" w:rsidRDefault="007033C9" w:rsidP="00533347">
            <w:pPr>
              <w:rPr>
                <w:rFonts w:cstheme="minorHAnsi"/>
                <w:b/>
                <w:bCs/>
                <w:sz w:val="18"/>
                <w:szCs w:val="18"/>
              </w:rPr>
            </w:pPr>
            <w:r w:rsidRPr="00E323AC">
              <w:rPr>
                <w:rFonts w:cstheme="minorHAnsi"/>
                <w:b/>
                <w:bCs/>
                <w:sz w:val="18"/>
                <w:szCs w:val="18"/>
              </w:rPr>
              <w:t>25.02</w:t>
            </w:r>
          </w:p>
        </w:tc>
        <w:tc>
          <w:tcPr>
            <w:tcW w:w="885" w:type="dxa"/>
            <w:shd w:val="clear" w:color="auto" w:fill="D9E2F3" w:themeFill="accent1" w:themeFillTint="33"/>
          </w:tcPr>
          <w:p w14:paraId="7C8FA0B7" w14:textId="7AD09F01" w:rsidR="007033C9" w:rsidRPr="007033C9" w:rsidRDefault="007033C9" w:rsidP="00533347">
            <w:pPr>
              <w:rPr>
                <w:rFonts w:cstheme="minorHAnsi"/>
                <w:i/>
                <w:iCs/>
                <w:sz w:val="18"/>
                <w:szCs w:val="18"/>
              </w:rPr>
            </w:pPr>
            <w:r w:rsidRPr="007033C9">
              <w:rPr>
                <w:rFonts w:cstheme="minorHAnsi"/>
                <w:i/>
                <w:iCs/>
                <w:sz w:val="18"/>
                <w:szCs w:val="18"/>
              </w:rPr>
              <w:t>+5.29</w:t>
            </w:r>
          </w:p>
        </w:tc>
        <w:tc>
          <w:tcPr>
            <w:tcW w:w="935" w:type="dxa"/>
          </w:tcPr>
          <w:p w14:paraId="710B67DB" w14:textId="07810B00" w:rsidR="007033C9" w:rsidRPr="00E323AC" w:rsidRDefault="007033C9" w:rsidP="00533347">
            <w:pPr>
              <w:rPr>
                <w:rFonts w:cstheme="minorHAnsi"/>
                <w:sz w:val="18"/>
                <w:szCs w:val="18"/>
              </w:rPr>
            </w:pPr>
            <w:r w:rsidRPr="00E323AC">
              <w:rPr>
                <w:rFonts w:cstheme="minorHAnsi"/>
                <w:sz w:val="18"/>
                <w:szCs w:val="18"/>
              </w:rPr>
              <w:t>108.82</w:t>
            </w:r>
          </w:p>
        </w:tc>
        <w:tc>
          <w:tcPr>
            <w:tcW w:w="895" w:type="dxa"/>
          </w:tcPr>
          <w:p w14:paraId="5D9C2E73"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BAECF36"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C5037DE" w14:textId="77777777" w:rsidR="007033C9" w:rsidRPr="00E323AC" w:rsidRDefault="007033C9" w:rsidP="00533347">
            <w:pPr>
              <w:rPr>
                <w:rFonts w:cstheme="minorHAnsi"/>
                <w:b/>
                <w:bCs/>
                <w:sz w:val="18"/>
                <w:szCs w:val="18"/>
              </w:rPr>
            </w:pPr>
            <w:r w:rsidRPr="00E323AC">
              <w:rPr>
                <w:rFonts w:cstheme="minorHAnsi"/>
                <w:b/>
                <w:bCs/>
                <w:sz w:val="18"/>
                <w:szCs w:val="18"/>
              </w:rPr>
              <w:t>110.37</w:t>
            </w:r>
          </w:p>
        </w:tc>
        <w:tc>
          <w:tcPr>
            <w:tcW w:w="842" w:type="dxa"/>
            <w:shd w:val="clear" w:color="auto" w:fill="D9E2F3" w:themeFill="accent1" w:themeFillTint="33"/>
          </w:tcPr>
          <w:p w14:paraId="0817727F" w14:textId="48BEF56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0.74</w:t>
            </w:r>
          </w:p>
        </w:tc>
      </w:tr>
      <w:tr w:rsidR="007033C9" w14:paraId="45A1DBF8" w14:textId="069018CE" w:rsidTr="007033C9">
        <w:tc>
          <w:tcPr>
            <w:tcW w:w="891" w:type="dxa"/>
          </w:tcPr>
          <w:p w14:paraId="3933AF6B" w14:textId="77777777" w:rsidR="007033C9" w:rsidRPr="004B51C3" w:rsidRDefault="007033C9" w:rsidP="00533347">
            <w:pPr>
              <w:rPr>
                <w:rFonts w:cstheme="minorHAnsi"/>
                <w:sz w:val="20"/>
                <w:szCs w:val="20"/>
              </w:rPr>
            </w:pPr>
            <w:r>
              <w:rPr>
                <w:rFonts w:cstheme="minorHAnsi"/>
                <w:sz w:val="20"/>
                <w:szCs w:val="20"/>
              </w:rPr>
              <w:t>2013</w:t>
            </w:r>
          </w:p>
        </w:tc>
        <w:tc>
          <w:tcPr>
            <w:tcW w:w="896" w:type="dxa"/>
          </w:tcPr>
          <w:p w14:paraId="0EDD7E68" w14:textId="0EF45EF8" w:rsidR="007033C9" w:rsidRPr="00E323AC" w:rsidRDefault="007033C9" w:rsidP="00533347">
            <w:pPr>
              <w:rPr>
                <w:rFonts w:cstheme="minorHAnsi"/>
                <w:sz w:val="18"/>
                <w:szCs w:val="18"/>
              </w:rPr>
            </w:pPr>
            <w:r>
              <w:rPr>
                <w:rFonts w:cstheme="minorHAnsi"/>
                <w:sz w:val="18"/>
                <w:szCs w:val="18"/>
              </w:rPr>
              <w:t>39.47</w:t>
            </w:r>
          </w:p>
        </w:tc>
        <w:tc>
          <w:tcPr>
            <w:tcW w:w="859" w:type="dxa"/>
          </w:tcPr>
          <w:p w14:paraId="624709C9"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A4F5217" w14:textId="6E58328F" w:rsidR="007033C9" w:rsidRPr="00E323AC" w:rsidRDefault="007033C9" w:rsidP="00533347">
            <w:pPr>
              <w:rPr>
                <w:rFonts w:cstheme="minorHAnsi"/>
                <w:sz w:val="18"/>
                <w:szCs w:val="18"/>
              </w:rPr>
            </w:pPr>
            <w:r>
              <w:rPr>
                <w:rFonts w:cstheme="minorHAnsi"/>
                <w:sz w:val="18"/>
                <w:szCs w:val="18"/>
              </w:rPr>
              <w:t>8.60</w:t>
            </w:r>
          </w:p>
        </w:tc>
        <w:tc>
          <w:tcPr>
            <w:tcW w:w="940" w:type="dxa"/>
            <w:shd w:val="clear" w:color="auto" w:fill="D9E2F3" w:themeFill="accent1" w:themeFillTint="33"/>
          </w:tcPr>
          <w:p w14:paraId="300D0FAD" w14:textId="09D5DB2D" w:rsidR="007033C9" w:rsidRPr="00B26296" w:rsidRDefault="007033C9" w:rsidP="00533347">
            <w:pPr>
              <w:rPr>
                <w:rFonts w:cstheme="minorHAnsi"/>
                <w:b/>
                <w:bCs/>
                <w:sz w:val="18"/>
                <w:szCs w:val="18"/>
              </w:rPr>
            </w:pPr>
            <w:r>
              <w:rPr>
                <w:rFonts w:cstheme="minorHAnsi"/>
                <w:b/>
                <w:bCs/>
                <w:sz w:val="18"/>
                <w:szCs w:val="18"/>
              </w:rPr>
              <w:t>49.58</w:t>
            </w:r>
          </w:p>
        </w:tc>
        <w:tc>
          <w:tcPr>
            <w:tcW w:w="928" w:type="dxa"/>
            <w:shd w:val="clear" w:color="auto" w:fill="D9E2F3" w:themeFill="accent1" w:themeFillTint="33"/>
          </w:tcPr>
          <w:p w14:paraId="2F6C0AD8" w14:textId="0E0A0046" w:rsidR="007033C9" w:rsidRPr="007033C9" w:rsidRDefault="007033C9" w:rsidP="00533347">
            <w:pPr>
              <w:rPr>
                <w:rFonts w:cstheme="minorHAnsi"/>
                <w:i/>
                <w:iCs/>
                <w:sz w:val="18"/>
                <w:szCs w:val="18"/>
              </w:rPr>
            </w:pPr>
            <w:r w:rsidRPr="007033C9">
              <w:rPr>
                <w:rFonts w:cstheme="minorHAnsi"/>
                <w:i/>
                <w:iCs/>
                <w:sz w:val="18"/>
                <w:szCs w:val="18"/>
              </w:rPr>
              <w:t>+1.21</w:t>
            </w:r>
          </w:p>
        </w:tc>
        <w:tc>
          <w:tcPr>
            <w:tcW w:w="895" w:type="dxa"/>
          </w:tcPr>
          <w:p w14:paraId="001F3917" w14:textId="1559C1C9" w:rsidR="007033C9" w:rsidRPr="00E323AC" w:rsidRDefault="007033C9" w:rsidP="00533347">
            <w:pPr>
              <w:rPr>
                <w:rFonts w:cstheme="minorHAnsi"/>
                <w:sz w:val="18"/>
                <w:szCs w:val="18"/>
              </w:rPr>
            </w:pPr>
            <w:r w:rsidRPr="00E323AC">
              <w:rPr>
                <w:rFonts w:cstheme="minorHAnsi"/>
                <w:sz w:val="18"/>
                <w:szCs w:val="18"/>
              </w:rPr>
              <w:t>26.35</w:t>
            </w:r>
          </w:p>
        </w:tc>
        <w:tc>
          <w:tcPr>
            <w:tcW w:w="859" w:type="dxa"/>
          </w:tcPr>
          <w:p w14:paraId="48DDE7A5"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040C78F1" w14:textId="77777777" w:rsidR="007033C9" w:rsidRPr="00E323AC" w:rsidRDefault="007033C9" w:rsidP="00533347">
            <w:pPr>
              <w:rPr>
                <w:rFonts w:cstheme="minorHAnsi"/>
                <w:sz w:val="18"/>
                <w:szCs w:val="18"/>
              </w:rPr>
            </w:pPr>
            <w:r w:rsidRPr="00E323AC">
              <w:rPr>
                <w:rFonts w:cstheme="minorHAnsi"/>
                <w:sz w:val="18"/>
                <w:szCs w:val="18"/>
              </w:rPr>
              <w:t>0.70</w:t>
            </w:r>
          </w:p>
        </w:tc>
        <w:tc>
          <w:tcPr>
            <w:tcW w:w="940" w:type="dxa"/>
            <w:shd w:val="clear" w:color="auto" w:fill="D9E2F3" w:themeFill="accent1" w:themeFillTint="33"/>
          </w:tcPr>
          <w:p w14:paraId="6D8868CD" w14:textId="77777777" w:rsidR="007033C9" w:rsidRPr="00E323AC" w:rsidRDefault="007033C9" w:rsidP="00533347">
            <w:pPr>
              <w:rPr>
                <w:rFonts w:cstheme="minorHAnsi"/>
                <w:b/>
                <w:bCs/>
                <w:sz w:val="18"/>
                <w:szCs w:val="18"/>
              </w:rPr>
            </w:pPr>
            <w:r w:rsidRPr="00E323AC">
              <w:rPr>
                <w:rFonts w:cstheme="minorHAnsi"/>
                <w:b/>
                <w:bCs/>
                <w:sz w:val="18"/>
                <w:szCs w:val="18"/>
              </w:rPr>
              <w:t>27.60</w:t>
            </w:r>
          </w:p>
        </w:tc>
        <w:tc>
          <w:tcPr>
            <w:tcW w:w="885" w:type="dxa"/>
            <w:shd w:val="clear" w:color="auto" w:fill="D9E2F3" w:themeFill="accent1" w:themeFillTint="33"/>
          </w:tcPr>
          <w:p w14:paraId="2D41B8A7" w14:textId="330E38C9" w:rsidR="007033C9" w:rsidRPr="007033C9" w:rsidRDefault="007033C9" w:rsidP="00533347">
            <w:pPr>
              <w:rPr>
                <w:rFonts w:cstheme="minorHAnsi"/>
                <w:i/>
                <w:iCs/>
                <w:sz w:val="18"/>
                <w:szCs w:val="18"/>
              </w:rPr>
            </w:pPr>
            <w:r w:rsidRPr="007033C9">
              <w:rPr>
                <w:rFonts w:cstheme="minorHAnsi"/>
                <w:i/>
                <w:iCs/>
                <w:sz w:val="18"/>
                <w:szCs w:val="18"/>
              </w:rPr>
              <w:t>+2.58</w:t>
            </w:r>
          </w:p>
        </w:tc>
        <w:tc>
          <w:tcPr>
            <w:tcW w:w="935" w:type="dxa"/>
          </w:tcPr>
          <w:p w14:paraId="2529639B" w14:textId="2D1582A5" w:rsidR="007033C9" w:rsidRPr="00E323AC" w:rsidRDefault="007033C9" w:rsidP="00533347">
            <w:pPr>
              <w:rPr>
                <w:rFonts w:cstheme="minorHAnsi"/>
                <w:sz w:val="18"/>
                <w:szCs w:val="18"/>
              </w:rPr>
            </w:pPr>
            <w:r w:rsidRPr="00E323AC">
              <w:rPr>
                <w:rFonts w:cstheme="minorHAnsi"/>
                <w:sz w:val="18"/>
                <w:szCs w:val="18"/>
              </w:rPr>
              <w:t>108.30</w:t>
            </w:r>
          </w:p>
        </w:tc>
        <w:tc>
          <w:tcPr>
            <w:tcW w:w="895" w:type="dxa"/>
          </w:tcPr>
          <w:p w14:paraId="3FDEF0C6" w14:textId="77777777" w:rsidR="007033C9" w:rsidRPr="00E323AC" w:rsidRDefault="007033C9" w:rsidP="00533347">
            <w:pPr>
              <w:rPr>
                <w:rFonts w:cstheme="minorHAnsi"/>
                <w:sz w:val="18"/>
                <w:szCs w:val="18"/>
              </w:rPr>
            </w:pPr>
            <w:r w:rsidRPr="00E323AC">
              <w:rPr>
                <w:rFonts w:cstheme="minorHAnsi"/>
                <w:sz w:val="18"/>
                <w:szCs w:val="18"/>
              </w:rPr>
              <w:t>2.02</w:t>
            </w:r>
          </w:p>
        </w:tc>
        <w:tc>
          <w:tcPr>
            <w:tcW w:w="895" w:type="dxa"/>
          </w:tcPr>
          <w:p w14:paraId="66C7AFFF" w14:textId="77777777" w:rsidR="007033C9" w:rsidRPr="00E323AC" w:rsidRDefault="007033C9" w:rsidP="00533347">
            <w:pPr>
              <w:rPr>
                <w:rFonts w:cstheme="minorHAnsi"/>
                <w:sz w:val="18"/>
                <w:szCs w:val="18"/>
              </w:rPr>
            </w:pPr>
            <w:r w:rsidRPr="00E323AC">
              <w:rPr>
                <w:rFonts w:cstheme="minorHAnsi"/>
                <w:sz w:val="18"/>
                <w:szCs w:val="18"/>
              </w:rPr>
              <w:t>2.55</w:t>
            </w:r>
          </w:p>
        </w:tc>
        <w:tc>
          <w:tcPr>
            <w:tcW w:w="940" w:type="dxa"/>
            <w:shd w:val="clear" w:color="auto" w:fill="D9E2F3" w:themeFill="accent1" w:themeFillTint="33"/>
          </w:tcPr>
          <w:p w14:paraId="15B7C233" w14:textId="77777777" w:rsidR="007033C9" w:rsidRPr="00E323AC" w:rsidRDefault="007033C9" w:rsidP="00533347">
            <w:pPr>
              <w:rPr>
                <w:rFonts w:cstheme="minorHAnsi"/>
                <w:b/>
                <w:bCs/>
                <w:sz w:val="18"/>
                <w:szCs w:val="18"/>
              </w:rPr>
            </w:pPr>
            <w:r w:rsidRPr="00E323AC">
              <w:rPr>
                <w:rFonts w:cstheme="minorHAnsi"/>
                <w:b/>
                <w:bCs/>
                <w:sz w:val="18"/>
                <w:szCs w:val="18"/>
              </w:rPr>
              <w:t>112.86</w:t>
            </w:r>
          </w:p>
        </w:tc>
        <w:tc>
          <w:tcPr>
            <w:tcW w:w="842" w:type="dxa"/>
            <w:shd w:val="clear" w:color="auto" w:fill="D9E2F3" w:themeFill="accent1" w:themeFillTint="33"/>
          </w:tcPr>
          <w:p w14:paraId="61143FD2" w14:textId="5323BDE3"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49</w:t>
            </w:r>
          </w:p>
        </w:tc>
      </w:tr>
      <w:tr w:rsidR="007033C9" w14:paraId="1EA63327" w14:textId="60E142D7" w:rsidTr="007033C9">
        <w:tc>
          <w:tcPr>
            <w:tcW w:w="891" w:type="dxa"/>
          </w:tcPr>
          <w:p w14:paraId="6D8090D5" w14:textId="77777777" w:rsidR="007033C9" w:rsidRPr="004B51C3" w:rsidRDefault="007033C9" w:rsidP="00533347">
            <w:pPr>
              <w:rPr>
                <w:rFonts w:cstheme="minorHAnsi"/>
                <w:sz w:val="20"/>
                <w:szCs w:val="20"/>
              </w:rPr>
            </w:pPr>
            <w:r>
              <w:rPr>
                <w:rFonts w:cstheme="minorHAnsi"/>
                <w:sz w:val="20"/>
                <w:szCs w:val="20"/>
              </w:rPr>
              <w:t>2014</w:t>
            </w:r>
          </w:p>
        </w:tc>
        <w:tc>
          <w:tcPr>
            <w:tcW w:w="896" w:type="dxa"/>
          </w:tcPr>
          <w:p w14:paraId="7841301D" w14:textId="0CAB5EBF" w:rsidR="007033C9" w:rsidRPr="00E323AC" w:rsidRDefault="007033C9" w:rsidP="00533347">
            <w:pPr>
              <w:rPr>
                <w:rFonts w:cstheme="minorHAnsi"/>
                <w:sz w:val="18"/>
                <w:szCs w:val="18"/>
              </w:rPr>
            </w:pPr>
            <w:r>
              <w:rPr>
                <w:rFonts w:cstheme="minorHAnsi"/>
                <w:sz w:val="18"/>
                <w:szCs w:val="18"/>
              </w:rPr>
              <w:t>39.05</w:t>
            </w:r>
          </w:p>
        </w:tc>
        <w:tc>
          <w:tcPr>
            <w:tcW w:w="859" w:type="dxa"/>
          </w:tcPr>
          <w:p w14:paraId="77DFC8BC"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F24CC68" w14:textId="7C796264" w:rsidR="007033C9" w:rsidRPr="00E323AC" w:rsidRDefault="007033C9" w:rsidP="00533347">
            <w:pPr>
              <w:rPr>
                <w:rFonts w:cstheme="minorHAnsi"/>
                <w:sz w:val="18"/>
                <w:szCs w:val="18"/>
              </w:rPr>
            </w:pPr>
            <w:r>
              <w:rPr>
                <w:rFonts w:cstheme="minorHAnsi"/>
                <w:sz w:val="18"/>
                <w:szCs w:val="18"/>
              </w:rPr>
              <w:t>11.02</w:t>
            </w:r>
          </w:p>
        </w:tc>
        <w:tc>
          <w:tcPr>
            <w:tcW w:w="940" w:type="dxa"/>
            <w:shd w:val="clear" w:color="auto" w:fill="D9E2F3" w:themeFill="accent1" w:themeFillTint="33"/>
          </w:tcPr>
          <w:p w14:paraId="21C29237" w14:textId="1FDD5257" w:rsidR="007033C9" w:rsidRPr="00B26296" w:rsidRDefault="007033C9" w:rsidP="00533347">
            <w:pPr>
              <w:rPr>
                <w:rFonts w:cstheme="minorHAnsi"/>
                <w:b/>
                <w:bCs/>
                <w:sz w:val="18"/>
                <w:szCs w:val="18"/>
              </w:rPr>
            </w:pPr>
            <w:r>
              <w:rPr>
                <w:rFonts w:cstheme="minorHAnsi"/>
                <w:b/>
                <w:bCs/>
                <w:sz w:val="18"/>
                <w:szCs w:val="18"/>
              </w:rPr>
              <w:t>51.58</w:t>
            </w:r>
          </w:p>
        </w:tc>
        <w:tc>
          <w:tcPr>
            <w:tcW w:w="928" w:type="dxa"/>
            <w:shd w:val="clear" w:color="auto" w:fill="D9E2F3" w:themeFill="accent1" w:themeFillTint="33"/>
          </w:tcPr>
          <w:p w14:paraId="268A54AF" w14:textId="78A932AD" w:rsidR="007033C9" w:rsidRPr="007033C9" w:rsidRDefault="007033C9" w:rsidP="00533347">
            <w:pPr>
              <w:rPr>
                <w:rFonts w:cstheme="minorHAnsi"/>
                <w:i/>
                <w:iCs/>
                <w:sz w:val="18"/>
                <w:szCs w:val="18"/>
              </w:rPr>
            </w:pPr>
            <w:r w:rsidRPr="007033C9">
              <w:rPr>
                <w:rFonts w:cstheme="minorHAnsi"/>
                <w:i/>
                <w:iCs/>
                <w:sz w:val="18"/>
                <w:szCs w:val="18"/>
              </w:rPr>
              <w:t>+2.00</w:t>
            </w:r>
          </w:p>
        </w:tc>
        <w:tc>
          <w:tcPr>
            <w:tcW w:w="895" w:type="dxa"/>
          </w:tcPr>
          <w:p w14:paraId="4070190E" w14:textId="5EE8DD9A" w:rsidR="007033C9" w:rsidRPr="00E323AC" w:rsidRDefault="007033C9" w:rsidP="00533347">
            <w:pPr>
              <w:rPr>
                <w:rFonts w:cstheme="minorHAnsi"/>
                <w:sz w:val="18"/>
                <w:szCs w:val="18"/>
              </w:rPr>
            </w:pPr>
            <w:r w:rsidRPr="00E323AC">
              <w:rPr>
                <w:rFonts w:cstheme="minorHAnsi"/>
                <w:sz w:val="18"/>
                <w:szCs w:val="18"/>
              </w:rPr>
              <w:t>34.52</w:t>
            </w:r>
          </w:p>
        </w:tc>
        <w:tc>
          <w:tcPr>
            <w:tcW w:w="859" w:type="dxa"/>
          </w:tcPr>
          <w:p w14:paraId="277DF618"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2656BF8D" w14:textId="77777777" w:rsidR="007033C9" w:rsidRPr="00E323AC" w:rsidRDefault="007033C9" w:rsidP="00533347">
            <w:pPr>
              <w:rPr>
                <w:rFonts w:cstheme="minorHAnsi"/>
                <w:sz w:val="18"/>
                <w:szCs w:val="18"/>
              </w:rPr>
            </w:pPr>
            <w:r w:rsidRPr="00E323AC">
              <w:rPr>
                <w:rFonts w:cstheme="minorHAnsi"/>
                <w:sz w:val="18"/>
                <w:szCs w:val="18"/>
              </w:rPr>
              <w:t>1.25</w:t>
            </w:r>
          </w:p>
        </w:tc>
        <w:tc>
          <w:tcPr>
            <w:tcW w:w="940" w:type="dxa"/>
            <w:shd w:val="clear" w:color="auto" w:fill="D9E2F3" w:themeFill="accent1" w:themeFillTint="33"/>
          </w:tcPr>
          <w:p w14:paraId="68FF4CFA" w14:textId="77777777" w:rsidR="007033C9" w:rsidRPr="00E323AC" w:rsidRDefault="007033C9" w:rsidP="00533347">
            <w:pPr>
              <w:rPr>
                <w:rFonts w:cstheme="minorHAnsi"/>
                <w:b/>
                <w:bCs/>
                <w:sz w:val="18"/>
                <w:szCs w:val="18"/>
              </w:rPr>
            </w:pPr>
            <w:r w:rsidRPr="00E323AC">
              <w:rPr>
                <w:rFonts w:cstheme="minorHAnsi"/>
                <w:b/>
                <w:bCs/>
                <w:sz w:val="18"/>
                <w:szCs w:val="18"/>
              </w:rPr>
              <w:t>36.50</w:t>
            </w:r>
          </w:p>
        </w:tc>
        <w:tc>
          <w:tcPr>
            <w:tcW w:w="885" w:type="dxa"/>
            <w:shd w:val="clear" w:color="auto" w:fill="D9E2F3" w:themeFill="accent1" w:themeFillTint="33"/>
          </w:tcPr>
          <w:p w14:paraId="6A1321BC" w14:textId="06B49849" w:rsidR="007033C9" w:rsidRPr="007033C9" w:rsidRDefault="007033C9" w:rsidP="00533347">
            <w:pPr>
              <w:rPr>
                <w:rFonts w:cstheme="minorHAnsi"/>
                <w:i/>
                <w:iCs/>
                <w:sz w:val="18"/>
                <w:szCs w:val="18"/>
              </w:rPr>
            </w:pPr>
            <w:r w:rsidRPr="007033C9">
              <w:rPr>
                <w:rFonts w:cstheme="minorHAnsi"/>
                <w:i/>
                <w:iCs/>
                <w:sz w:val="18"/>
                <w:szCs w:val="18"/>
              </w:rPr>
              <w:t>+8.90</w:t>
            </w:r>
          </w:p>
        </w:tc>
        <w:tc>
          <w:tcPr>
            <w:tcW w:w="935" w:type="dxa"/>
          </w:tcPr>
          <w:p w14:paraId="2538FAF9" w14:textId="4D55A7CC" w:rsidR="007033C9" w:rsidRPr="00E323AC" w:rsidRDefault="007033C9" w:rsidP="00533347">
            <w:pPr>
              <w:rPr>
                <w:rFonts w:cstheme="minorHAnsi"/>
                <w:sz w:val="18"/>
                <w:szCs w:val="18"/>
              </w:rPr>
            </w:pPr>
            <w:r w:rsidRPr="00E323AC">
              <w:rPr>
                <w:rFonts w:cstheme="minorHAnsi"/>
                <w:sz w:val="18"/>
                <w:szCs w:val="18"/>
              </w:rPr>
              <w:t>108.47</w:t>
            </w:r>
          </w:p>
        </w:tc>
        <w:tc>
          <w:tcPr>
            <w:tcW w:w="895" w:type="dxa"/>
          </w:tcPr>
          <w:p w14:paraId="1600E85E" w14:textId="77777777" w:rsidR="007033C9" w:rsidRPr="00E323AC" w:rsidRDefault="007033C9" w:rsidP="00533347">
            <w:pPr>
              <w:rPr>
                <w:rFonts w:cstheme="minorHAnsi"/>
                <w:sz w:val="18"/>
                <w:szCs w:val="18"/>
              </w:rPr>
            </w:pPr>
            <w:r w:rsidRPr="00E323AC">
              <w:rPr>
                <w:rFonts w:cstheme="minorHAnsi"/>
                <w:sz w:val="18"/>
                <w:szCs w:val="18"/>
              </w:rPr>
              <w:t>5.91</w:t>
            </w:r>
          </w:p>
        </w:tc>
        <w:tc>
          <w:tcPr>
            <w:tcW w:w="895" w:type="dxa"/>
          </w:tcPr>
          <w:p w14:paraId="3BDF23AF" w14:textId="77777777" w:rsidR="007033C9" w:rsidRPr="00E323AC" w:rsidRDefault="007033C9" w:rsidP="00533347">
            <w:pPr>
              <w:rPr>
                <w:rFonts w:cstheme="minorHAnsi"/>
                <w:sz w:val="18"/>
                <w:szCs w:val="18"/>
              </w:rPr>
            </w:pPr>
            <w:r w:rsidRPr="00E323AC">
              <w:rPr>
                <w:rFonts w:cstheme="minorHAnsi"/>
                <w:sz w:val="18"/>
                <w:szCs w:val="18"/>
              </w:rPr>
              <w:t>7.75</w:t>
            </w:r>
          </w:p>
        </w:tc>
        <w:tc>
          <w:tcPr>
            <w:tcW w:w="940" w:type="dxa"/>
            <w:shd w:val="clear" w:color="auto" w:fill="D9E2F3" w:themeFill="accent1" w:themeFillTint="33"/>
          </w:tcPr>
          <w:p w14:paraId="7A68B9A0" w14:textId="77777777" w:rsidR="007033C9" w:rsidRPr="00E323AC" w:rsidRDefault="007033C9" w:rsidP="00533347">
            <w:pPr>
              <w:rPr>
                <w:rFonts w:cstheme="minorHAnsi"/>
                <w:b/>
                <w:bCs/>
                <w:sz w:val="18"/>
                <w:szCs w:val="18"/>
              </w:rPr>
            </w:pPr>
            <w:r w:rsidRPr="00E323AC">
              <w:rPr>
                <w:rFonts w:cstheme="minorHAnsi"/>
                <w:b/>
                <w:bCs/>
                <w:sz w:val="18"/>
                <w:szCs w:val="18"/>
              </w:rPr>
              <w:t>122.13</w:t>
            </w:r>
          </w:p>
        </w:tc>
        <w:tc>
          <w:tcPr>
            <w:tcW w:w="842" w:type="dxa"/>
            <w:shd w:val="clear" w:color="auto" w:fill="D9E2F3" w:themeFill="accent1" w:themeFillTint="33"/>
          </w:tcPr>
          <w:p w14:paraId="3CCE0CFE" w14:textId="362BF3B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9.27</w:t>
            </w:r>
          </w:p>
        </w:tc>
      </w:tr>
      <w:tr w:rsidR="007033C9" w14:paraId="0B9FA499" w14:textId="47D552C6" w:rsidTr="007033C9">
        <w:tc>
          <w:tcPr>
            <w:tcW w:w="891" w:type="dxa"/>
          </w:tcPr>
          <w:p w14:paraId="690514BD" w14:textId="77777777" w:rsidR="007033C9" w:rsidRDefault="007033C9" w:rsidP="00533347">
            <w:pPr>
              <w:rPr>
                <w:rFonts w:cstheme="minorHAnsi"/>
                <w:sz w:val="20"/>
                <w:szCs w:val="20"/>
              </w:rPr>
            </w:pPr>
            <w:r>
              <w:rPr>
                <w:rFonts w:cstheme="minorHAnsi"/>
                <w:sz w:val="20"/>
                <w:szCs w:val="20"/>
              </w:rPr>
              <w:t>2015</w:t>
            </w:r>
          </w:p>
        </w:tc>
        <w:tc>
          <w:tcPr>
            <w:tcW w:w="896" w:type="dxa"/>
          </w:tcPr>
          <w:p w14:paraId="02F991FF" w14:textId="160C1AB9" w:rsidR="007033C9" w:rsidRPr="00E323AC" w:rsidRDefault="007033C9" w:rsidP="00533347">
            <w:pPr>
              <w:rPr>
                <w:rFonts w:cstheme="minorHAnsi"/>
                <w:sz w:val="18"/>
                <w:szCs w:val="18"/>
              </w:rPr>
            </w:pPr>
            <w:r>
              <w:rPr>
                <w:rFonts w:cstheme="minorHAnsi"/>
                <w:sz w:val="18"/>
                <w:szCs w:val="18"/>
              </w:rPr>
              <w:t>41.20</w:t>
            </w:r>
          </w:p>
        </w:tc>
        <w:tc>
          <w:tcPr>
            <w:tcW w:w="859" w:type="dxa"/>
          </w:tcPr>
          <w:p w14:paraId="3B62965D"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02F4680" w14:textId="158DC83F" w:rsidR="007033C9" w:rsidRPr="00E323AC" w:rsidRDefault="007033C9" w:rsidP="00533347">
            <w:pPr>
              <w:rPr>
                <w:rFonts w:cstheme="minorHAnsi"/>
                <w:sz w:val="18"/>
                <w:szCs w:val="18"/>
              </w:rPr>
            </w:pPr>
            <w:r>
              <w:rPr>
                <w:rFonts w:cstheme="minorHAnsi"/>
                <w:sz w:val="18"/>
                <w:szCs w:val="18"/>
              </w:rPr>
              <w:t>11.95</w:t>
            </w:r>
          </w:p>
        </w:tc>
        <w:tc>
          <w:tcPr>
            <w:tcW w:w="940" w:type="dxa"/>
            <w:shd w:val="clear" w:color="auto" w:fill="D9E2F3" w:themeFill="accent1" w:themeFillTint="33"/>
          </w:tcPr>
          <w:p w14:paraId="40B08FBD" w14:textId="308FE743" w:rsidR="007033C9" w:rsidRPr="00B26296" w:rsidRDefault="007033C9" w:rsidP="00533347">
            <w:pPr>
              <w:rPr>
                <w:rFonts w:cstheme="minorHAnsi"/>
                <w:b/>
                <w:bCs/>
                <w:sz w:val="18"/>
                <w:szCs w:val="18"/>
              </w:rPr>
            </w:pPr>
            <w:r>
              <w:rPr>
                <w:rFonts w:cstheme="minorHAnsi"/>
                <w:b/>
                <w:bCs/>
                <w:sz w:val="18"/>
                <w:szCs w:val="18"/>
              </w:rPr>
              <w:t>54.65</w:t>
            </w:r>
          </w:p>
        </w:tc>
        <w:tc>
          <w:tcPr>
            <w:tcW w:w="928" w:type="dxa"/>
            <w:shd w:val="clear" w:color="auto" w:fill="D9E2F3" w:themeFill="accent1" w:themeFillTint="33"/>
          </w:tcPr>
          <w:p w14:paraId="4F820010" w14:textId="391A05FC" w:rsidR="007033C9" w:rsidRPr="007033C9" w:rsidRDefault="007033C9" w:rsidP="00533347">
            <w:pPr>
              <w:rPr>
                <w:rFonts w:cstheme="minorHAnsi"/>
                <w:i/>
                <w:iCs/>
                <w:sz w:val="18"/>
                <w:szCs w:val="18"/>
              </w:rPr>
            </w:pPr>
            <w:r w:rsidRPr="007033C9">
              <w:rPr>
                <w:rFonts w:cstheme="minorHAnsi"/>
                <w:i/>
                <w:iCs/>
                <w:sz w:val="18"/>
                <w:szCs w:val="18"/>
              </w:rPr>
              <w:t>+3.07</w:t>
            </w:r>
          </w:p>
        </w:tc>
        <w:tc>
          <w:tcPr>
            <w:tcW w:w="895" w:type="dxa"/>
          </w:tcPr>
          <w:p w14:paraId="50872D6F" w14:textId="23DF7B18" w:rsidR="007033C9" w:rsidRPr="00E323AC" w:rsidRDefault="007033C9" w:rsidP="00533347">
            <w:pPr>
              <w:rPr>
                <w:rFonts w:cstheme="minorHAnsi"/>
                <w:sz w:val="18"/>
                <w:szCs w:val="18"/>
              </w:rPr>
            </w:pPr>
            <w:r w:rsidRPr="00E323AC">
              <w:rPr>
                <w:rFonts w:cstheme="minorHAnsi"/>
                <w:sz w:val="18"/>
                <w:szCs w:val="18"/>
              </w:rPr>
              <w:t>34.82</w:t>
            </w:r>
          </w:p>
        </w:tc>
        <w:tc>
          <w:tcPr>
            <w:tcW w:w="859" w:type="dxa"/>
          </w:tcPr>
          <w:p w14:paraId="6CE6EB1D"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71D6B809" w14:textId="77777777" w:rsidR="007033C9" w:rsidRPr="00E323AC" w:rsidRDefault="007033C9" w:rsidP="00533347">
            <w:pPr>
              <w:rPr>
                <w:rFonts w:cstheme="minorHAnsi"/>
                <w:sz w:val="18"/>
                <w:szCs w:val="18"/>
              </w:rPr>
            </w:pPr>
            <w:r w:rsidRPr="00E323AC">
              <w:rPr>
                <w:rFonts w:cstheme="minorHAnsi"/>
                <w:sz w:val="18"/>
                <w:szCs w:val="18"/>
              </w:rPr>
              <w:t>6.62</w:t>
            </w:r>
          </w:p>
        </w:tc>
        <w:tc>
          <w:tcPr>
            <w:tcW w:w="940" w:type="dxa"/>
            <w:shd w:val="clear" w:color="auto" w:fill="D9E2F3" w:themeFill="accent1" w:themeFillTint="33"/>
          </w:tcPr>
          <w:p w14:paraId="555F1EE3" w14:textId="77777777" w:rsidR="007033C9" w:rsidRPr="00E323AC" w:rsidRDefault="007033C9" w:rsidP="00533347">
            <w:pPr>
              <w:rPr>
                <w:rFonts w:cstheme="minorHAnsi"/>
                <w:b/>
                <w:bCs/>
                <w:sz w:val="18"/>
                <w:szCs w:val="18"/>
              </w:rPr>
            </w:pPr>
            <w:r w:rsidRPr="00E323AC">
              <w:rPr>
                <w:rFonts w:cstheme="minorHAnsi"/>
                <w:b/>
                <w:bCs/>
                <w:sz w:val="18"/>
                <w:szCs w:val="18"/>
              </w:rPr>
              <w:t>42.16</w:t>
            </w:r>
          </w:p>
        </w:tc>
        <w:tc>
          <w:tcPr>
            <w:tcW w:w="885" w:type="dxa"/>
            <w:shd w:val="clear" w:color="auto" w:fill="D9E2F3" w:themeFill="accent1" w:themeFillTint="33"/>
          </w:tcPr>
          <w:p w14:paraId="1CAB88ED" w14:textId="6C1C1EE5" w:rsidR="007033C9" w:rsidRPr="007033C9" w:rsidRDefault="007033C9" w:rsidP="00533347">
            <w:pPr>
              <w:rPr>
                <w:rFonts w:cstheme="minorHAnsi"/>
                <w:i/>
                <w:iCs/>
                <w:sz w:val="18"/>
                <w:szCs w:val="18"/>
              </w:rPr>
            </w:pPr>
            <w:r w:rsidRPr="007033C9">
              <w:rPr>
                <w:rFonts w:cstheme="minorHAnsi"/>
                <w:i/>
                <w:iCs/>
                <w:sz w:val="18"/>
                <w:szCs w:val="18"/>
              </w:rPr>
              <w:t>+5.66</w:t>
            </w:r>
          </w:p>
        </w:tc>
        <w:tc>
          <w:tcPr>
            <w:tcW w:w="935" w:type="dxa"/>
          </w:tcPr>
          <w:p w14:paraId="3D30E0C7" w14:textId="7B022753" w:rsidR="007033C9" w:rsidRPr="00E323AC" w:rsidRDefault="007033C9" w:rsidP="00533347">
            <w:pPr>
              <w:rPr>
                <w:rFonts w:cstheme="minorHAnsi"/>
                <w:sz w:val="18"/>
                <w:szCs w:val="18"/>
              </w:rPr>
            </w:pPr>
            <w:r w:rsidRPr="00E323AC">
              <w:rPr>
                <w:rFonts w:cstheme="minorHAnsi"/>
                <w:sz w:val="18"/>
                <w:szCs w:val="18"/>
              </w:rPr>
              <w:t>111.95</w:t>
            </w:r>
          </w:p>
        </w:tc>
        <w:tc>
          <w:tcPr>
            <w:tcW w:w="895" w:type="dxa"/>
          </w:tcPr>
          <w:p w14:paraId="172C04DE" w14:textId="77777777" w:rsidR="007033C9" w:rsidRPr="00E323AC" w:rsidRDefault="007033C9" w:rsidP="00533347">
            <w:pPr>
              <w:rPr>
                <w:rFonts w:cstheme="minorHAnsi"/>
                <w:sz w:val="18"/>
                <w:szCs w:val="18"/>
              </w:rPr>
            </w:pPr>
            <w:r w:rsidRPr="00E323AC">
              <w:rPr>
                <w:rFonts w:cstheme="minorHAnsi"/>
                <w:sz w:val="18"/>
                <w:szCs w:val="18"/>
              </w:rPr>
              <w:t>5.75</w:t>
            </w:r>
          </w:p>
        </w:tc>
        <w:tc>
          <w:tcPr>
            <w:tcW w:w="895" w:type="dxa"/>
          </w:tcPr>
          <w:p w14:paraId="0EC37292" w14:textId="77777777" w:rsidR="007033C9" w:rsidRPr="00E323AC" w:rsidRDefault="007033C9" w:rsidP="00533347">
            <w:pPr>
              <w:rPr>
                <w:rFonts w:cstheme="minorHAnsi"/>
                <w:sz w:val="18"/>
                <w:szCs w:val="18"/>
              </w:rPr>
            </w:pPr>
            <w:r w:rsidRPr="00E323AC">
              <w:rPr>
                <w:rFonts w:cstheme="minorHAnsi"/>
                <w:sz w:val="18"/>
                <w:szCs w:val="18"/>
              </w:rPr>
              <w:t>13.18</w:t>
            </w:r>
          </w:p>
        </w:tc>
        <w:tc>
          <w:tcPr>
            <w:tcW w:w="940" w:type="dxa"/>
            <w:shd w:val="clear" w:color="auto" w:fill="D9E2F3" w:themeFill="accent1" w:themeFillTint="33"/>
          </w:tcPr>
          <w:p w14:paraId="7B0F0E2C" w14:textId="77777777" w:rsidR="007033C9" w:rsidRPr="00E323AC" w:rsidRDefault="007033C9" w:rsidP="00533347">
            <w:pPr>
              <w:rPr>
                <w:rFonts w:cstheme="minorHAnsi"/>
                <w:b/>
                <w:bCs/>
                <w:sz w:val="18"/>
                <w:szCs w:val="18"/>
              </w:rPr>
            </w:pPr>
            <w:r w:rsidRPr="00E323AC">
              <w:rPr>
                <w:rFonts w:cstheme="minorHAnsi"/>
                <w:b/>
                <w:bCs/>
                <w:sz w:val="18"/>
                <w:szCs w:val="18"/>
              </w:rPr>
              <w:t>130.88</w:t>
            </w:r>
          </w:p>
        </w:tc>
        <w:tc>
          <w:tcPr>
            <w:tcW w:w="842" w:type="dxa"/>
            <w:shd w:val="clear" w:color="auto" w:fill="D9E2F3" w:themeFill="accent1" w:themeFillTint="33"/>
          </w:tcPr>
          <w:p w14:paraId="5DD56259" w14:textId="649C03E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8.75</w:t>
            </w:r>
          </w:p>
        </w:tc>
      </w:tr>
      <w:tr w:rsidR="007033C9" w14:paraId="627243C1" w14:textId="5E2AEA2A" w:rsidTr="007033C9">
        <w:tc>
          <w:tcPr>
            <w:tcW w:w="891" w:type="dxa"/>
          </w:tcPr>
          <w:p w14:paraId="067A49BE" w14:textId="77777777" w:rsidR="007033C9" w:rsidRDefault="007033C9" w:rsidP="00533347">
            <w:pPr>
              <w:rPr>
                <w:rFonts w:cstheme="minorHAnsi"/>
                <w:sz w:val="20"/>
                <w:szCs w:val="20"/>
              </w:rPr>
            </w:pPr>
            <w:r>
              <w:rPr>
                <w:rFonts w:cstheme="minorHAnsi"/>
                <w:sz w:val="20"/>
                <w:szCs w:val="20"/>
              </w:rPr>
              <w:t>2016</w:t>
            </w:r>
          </w:p>
        </w:tc>
        <w:tc>
          <w:tcPr>
            <w:tcW w:w="896" w:type="dxa"/>
          </w:tcPr>
          <w:p w14:paraId="1C6BAE6E" w14:textId="6C949A58" w:rsidR="007033C9" w:rsidRPr="00E323AC" w:rsidRDefault="007033C9" w:rsidP="00533347">
            <w:pPr>
              <w:rPr>
                <w:rFonts w:cstheme="minorHAnsi"/>
                <w:sz w:val="18"/>
                <w:szCs w:val="18"/>
              </w:rPr>
            </w:pPr>
            <w:r>
              <w:rPr>
                <w:rFonts w:cstheme="minorHAnsi"/>
                <w:sz w:val="18"/>
                <w:szCs w:val="18"/>
              </w:rPr>
              <w:t>40.08</w:t>
            </w:r>
          </w:p>
        </w:tc>
        <w:tc>
          <w:tcPr>
            <w:tcW w:w="859" w:type="dxa"/>
          </w:tcPr>
          <w:p w14:paraId="6A0F7279" w14:textId="77777777" w:rsidR="007033C9" w:rsidRPr="00E323AC" w:rsidRDefault="007033C9" w:rsidP="00533347">
            <w:pPr>
              <w:rPr>
                <w:rFonts w:cstheme="minorHAnsi"/>
                <w:sz w:val="18"/>
                <w:szCs w:val="18"/>
              </w:rPr>
            </w:pPr>
            <w:r>
              <w:rPr>
                <w:rFonts w:cstheme="minorHAnsi"/>
                <w:sz w:val="18"/>
                <w:szCs w:val="18"/>
              </w:rPr>
              <w:t>1.86</w:t>
            </w:r>
          </w:p>
        </w:tc>
        <w:tc>
          <w:tcPr>
            <w:tcW w:w="895" w:type="dxa"/>
          </w:tcPr>
          <w:p w14:paraId="6DA774DB" w14:textId="66DC9B5B" w:rsidR="007033C9" w:rsidRPr="00E323AC" w:rsidRDefault="007033C9" w:rsidP="00533347">
            <w:pPr>
              <w:rPr>
                <w:rFonts w:cstheme="minorHAnsi"/>
                <w:sz w:val="18"/>
                <w:szCs w:val="18"/>
              </w:rPr>
            </w:pPr>
            <w:r>
              <w:rPr>
                <w:rFonts w:cstheme="minorHAnsi"/>
                <w:sz w:val="18"/>
                <w:szCs w:val="18"/>
              </w:rPr>
              <w:t>17.11</w:t>
            </w:r>
          </w:p>
        </w:tc>
        <w:tc>
          <w:tcPr>
            <w:tcW w:w="940" w:type="dxa"/>
            <w:shd w:val="clear" w:color="auto" w:fill="D9E2F3" w:themeFill="accent1" w:themeFillTint="33"/>
          </w:tcPr>
          <w:p w14:paraId="4C3ADAC9" w14:textId="14D73141" w:rsidR="007033C9" w:rsidRPr="00B26296" w:rsidRDefault="007033C9" w:rsidP="00533347">
            <w:pPr>
              <w:rPr>
                <w:rFonts w:cstheme="minorHAnsi"/>
                <w:b/>
                <w:bCs/>
                <w:sz w:val="18"/>
                <w:szCs w:val="18"/>
              </w:rPr>
            </w:pPr>
            <w:r w:rsidRPr="00B26296">
              <w:rPr>
                <w:rFonts w:cstheme="minorHAnsi"/>
                <w:b/>
                <w:bCs/>
                <w:sz w:val="18"/>
                <w:szCs w:val="18"/>
              </w:rPr>
              <w:t>5</w:t>
            </w:r>
            <w:r>
              <w:rPr>
                <w:rFonts w:cstheme="minorHAnsi"/>
                <w:b/>
                <w:bCs/>
                <w:sz w:val="18"/>
                <w:szCs w:val="18"/>
              </w:rPr>
              <w:t>9.05</w:t>
            </w:r>
          </w:p>
        </w:tc>
        <w:tc>
          <w:tcPr>
            <w:tcW w:w="928" w:type="dxa"/>
            <w:shd w:val="clear" w:color="auto" w:fill="D9E2F3" w:themeFill="accent1" w:themeFillTint="33"/>
          </w:tcPr>
          <w:p w14:paraId="1D859407" w14:textId="3664634C" w:rsidR="007033C9" w:rsidRPr="007F7E17" w:rsidRDefault="007033C9" w:rsidP="00533347">
            <w:pPr>
              <w:rPr>
                <w:rFonts w:cstheme="minorHAnsi"/>
                <w:i/>
                <w:iCs/>
                <w:sz w:val="18"/>
                <w:szCs w:val="18"/>
              </w:rPr>
            </w:pPr>
            <w:r w:rsidRPr="007F7E17">
              <w:rPr>
                <w:rFonts w:cstheme="minorHAnsi"/>
                <w:i/>
                <w:iCs/>
                <w:sz w:val="18"/>
                <w:szCs w:val="18"/>
              </w:rPr>
              <w:t>+4.40</w:t>
            </w:r>
          </w:p>
        </w:tc>
        <w:tc>
          <w:tcPr>
            <w:tcW w:w="895" w:type="dxa"/>
          </w:tcPr>
          <w:p w14:paraId="08E83A26" w14:textId="4949566E" w:rsidR="007033C9" w:rsidRPr="00E323AC" w:rsidRDefault="007033C9" w:rsidP="00533347">
            <w:pPr>
              <w:rPr>
                <w:rFonts w:cstheme="minorHAnsi"/>
                <w:sz w:val="18"/>
                <w:szCs w:val="18"/>
              </w:rPr>
            </w:pPr>
            <w:r w:rsidRPr="00E323AC">
              <w:rPr>
                <w:rFonts w:cstheme="minorHAnsi"/>
                <w:sz w:val="18"/>
                <w:szCs w:val="18"/>
              </w:rPr>
              <w:t>40.41</w:t>
            </w:r>
          </w:p>
        </w:tc>
        <w:tc>
          <w:tcPr>
            <w:tcW w:w="859" w:type="dxa"/>
          </w:tcPr>
          <w:p w14:paraId="500B7136"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6203014D" w14:textId="77777777" w:rsidR="007033C9" w:rsidRPr="00E323AC" w:rsidRDefault="007033C9" w:rsidP="00533347">
            <w:pPr>
              <w:rPr>
                <w:rFonts w:cstheme="minorHAnsi"/>
                <w:sz w:val="18"/>
                <w:szCs w:val="18"/>
              </w:rPr>
            </w:pPr>
            <w:r w:rsidRPr="00E323AC">
              <w:rPr>
                <w:rFonts w:cstheme="minorHAnsi"/>
                <w:sz w:val="18"/>
                <w:szCs w:val="18"/>
              </w:rPr>
              <w:t>7.89</w:t>
            </w:r>
          </w:p>
        </w:tc>
        <w:tc>
          <w:tcPr>
            <w:tcW w:w="940" w:type="dxa"/>
            <w:shd w:val="clear" w:color="auto" w:fill="D9E2F3" w:themeFill="accent1" w:themeFillTint="33"/>
          </w:tcPr>
          <w:p w14:paraId="2855DB43" w14:textId="77777777" w:rsidR="007033C9" w:rsidRPr="00E323AC" w:rsidRDefault="007033C9" w:rsidP="00533347">
            <w:pPr>
              <w:rPr>
                <w:rFonts w:cstheme="minorHAnsi"/>
                <w:b/>
                <w:bCs/>
                <w:sz w:val="18"/>
                <w:szCs w:val="18"/>
              </w:rPr>
            </w:pPr>
            <w:r w:rsidRPr="00E323AC">
              <w:rPr>
                <w:rFonts w:cstheme="minorHAnsi"/>
                <w:b/>
                <w:bCs/>
                <w:sz w:val="18"/>
                <w:szCs w:val="18"/>
              </w:rPr>
              <w:t>49.05</w:t>
            </w:r>
          </w:p>
        </w:tc>
        <w:tc>
          <w:tcPr>
            <w:tcW w:w="885" w:type="dxa"/>
            <w:shd w:val="clear" w:color="auto" w:fill="D9E2F3" w:themeFill="accent1" w:themeFillTint="33"/>
          </w:tcPr>
          <w:p w14:paraId="4281D517" w14:textId="088029D0" w:rsidR="007033C9" w:rsidRPr="007033C9" w:rsidRDefault="007033C9" w:rsidP="00533347">
            <w:pPr>
              <w:rPr>
                <w:rFonts w:cstheme="minorHAnsi"/>
                <w:i/>
                <w:iCs/>
                <w:sz w:val="18"/>
                <w:szCs w:val="18"/>
              </w:rPr>
            </w:pPr>
            <w:r w:rsidRPr="007033C9">
              <w:rPr>
                <w:rFonts w:cstheme="minorHAnsi"/>
                <w:i/>
                <w:iCs/>
                <w:sz w:val="18"/>
                <w:szCs w:val="18"/>
              </w:rPr>
              <w:t>+6.89</w:t>
            </w:r>
          </w:p>
        </w:tc>
        <w:tc>
          <w:tcPr>
            <w:tcW w:w="935" w:type="dxa"/>
          </w:tcPr>
          <w:p w14:paraId="00C96F96" w14:textId="7BB0A39E" w:rsidR="007033C9" w:rsidRPr="00E323AC" w:rsidRDefault="007033C9" w:rsidP="00533347">
            <w:pPr>
              <w:rPr>
                <w:rFonts w:cstheme="minorHAnsi"/>
                <w:sz w:val="18"/>
                <w:szCs w:val="18"/>
              </w:rPr>
            </w:pPr>
            <w:r w:rsidRPr="00E323AC">
              <w:rPr>
                <w:rFonts w:cstheme="minorHAnsi"/>
                <w:sz w:val="18"/>
                <w:szCs w:val="18"/>
              </w:rPr>
              <w:t>114.66</w:t>
            </w:r>
          </w:p>
        </w:tc>
        <w:tc>
          <w:tcPr>
            <w:tcW w:w="895" w:type="dxa"/>
          </w:tcPr>
          <w:p w14:paraId="4ACA8397" w14:textId="77777777" w:rsidR="007033C9" w:rsidRPr="00E323AC" w:rsidRDefault="007033C9" w:rsidP="00533347">
            <w:pPr>
              <w:rPr>
                <w:rFonts w:cstheme="minorHAnsi"/>
                <w:sz w:val="18"/>
                <w:szCs w:val="18"/>
              </w:rPr>
            </w:pPr>
            <w:r w:rsidRPr="00E323AC">
              <w:rPr>
                <w:rFonts w:cstheme="minorHAnsi"/>
                <w:sz w:val="18"/>
                <w:szCs w:val="18"/>
              </w:rPr>
              <w:t>6.04</w:t>
            </w:r>
          </w:p>
        </w:tc>
        <w:tc>
          <w:tcPr>
            <w:tcW w:w="895" w:type="dxa"/>
          </w:tcPr>
          <w:p w14:paraId="5627173D" w14:textId="77777777" w:rsidR="007033C9" w:rsidRPr="00E323AC" w:rsidRDefault="007033C9" w:rsidP="00533347">
            <w:pPr>
              <w:rPr>
                <w:rFonts w:cstheme="minorHAnsi"/>
                <w:sz w:val="18"/>
                <w:szCs w:val="18"/>
              </w:rPr>
            </w:pPr>
            <w:r w:rsidRPr="00E323AC">
              <w:rPr>
                <w:rFonts w:cstheme="minorHAnsi"/>
                <w:sz w:val="18"/>
                <w:szCs w:val="18"/>
              </w:rPr>
              <w:t>16.06</w:t>
            </w:r>
          </w:p>
        </w:tc>
        <w:tc>
          <w:tcPr>
            <w:tcW w:w="940" w:type="dxa"/>
            <w:shd w:val="clear" w:color="auto" w:fill="D9E2F3" w:themeFill="accent1" w:themeFillTint="33"/>
          </w:tcPr>
          <w:p w14:paraId="34B36D3B" w14:textId="77777777" w:rsidR="007033C9" w:rsidRPr="00E323AC" w:rsidRDefault="007033C9" w:rsidP="00533347">
            <w:pPr>
              <w:rPr>
                <w:rFonts w:cstheme="minorHAnsi"/>
                <w:b/>
                <w:bCs/>
                <w:sz w:val="18"/>
                <w:szCs w:val="18"/>
              </w:rPr>
            </w:pPr>
            <w:r w:rsidRPr="00E323AC">
              <w:rPr>
                <w:rFonts w:cstheme="minorHAnsi"/>
                <w:b/>
                <w:bCs/>
                <w:sz w:val="18"/>
                <w:szCs w:val="18"/>
              </w:rPr>
              <w:t>136.75</w:t>
            </w:r>
          </w:p>
        </w:tc>
        <w:tc>
          <w:tcPr>
            <w:tcW w:w="842" w:type="dxa"/>
            <w:shd w:val="clear" w:color="auto" w:fill="D9E2F3" w:themeFill="accent1" w:themeFillTint="33"/>
          </w:tcPr>
          <w:p w14:paraId="2F66346F" w14:textId="3B65E6F0"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5.87</w:t>
            </w:r>
          </w:p>
        </w:tc>
      </w:tr>
      <w:tr w:rsidR="007033C9" w14:paraId="0F3925F7" w14:textId="7EF664BB" w:rsidTr="007033C9">
        <w:tc>
          <w:tcPr>
            <w:tcW w:w="891" w:type="dxa"/>
          </w:tcPr>
          <w:p w14:paraId="549E1C5A" w14:textId="77777777" w:rsidR="007033C9" w:rsidRDefault="007033C9" w:rsidP="00533347">
            <w:pPr>
              <w:rPr>
                <w:rFonts w:cstheme="minorHAnsi"/>
                <w:sz w:val="20"/>
                <w:szCs w:val="20"/>
              </w:rPr>
            </w:pPr>
            <w:r>
              <w:rPr>
                <w:rFonts w:cstheme="minorHAnsi"/>
                <w:sz w:val="20"/>
                <w:szCs w:val="20"/>
              </w:rPr>
              <w:t>2017</w:t>
            </w:r>
          </w:p>
        </w:tc>
        <w:tc>
          <w:tcPr>
            <w:tcW w:w="896" w:type="dxa"/>
          </w:tcPr>
          <w:p w14:paraId="50B28F59" w14:textId="47A9B708" w:rsidR="007033C9" w:rsidRPr="00E323AC" w:rsidRDefault="007033C9" w:rsidP="00533347">
            <w:pPr>
              <w:rPr>
                <w:rFonts w:cstheme="minorHAnsi"/>
                <w:sz w:val="18"/>
                <w:szCs w:val="18"/>
              </w:rPr>
            </w:pPr>
            <w:r>
              <w:rPr>
                <w:rFonts w:cstheme="minorHAnsi"/>
                <w:sz w:val="18"/>
                <w:szCs w:val="18"/>
              </w:rPr>
              <w:t>36.42</w:t>
            </w:r>
          </w:p>
        </w:tc>
        <w:tc>
          <w:tcPr>
            <w:tcW w:w="859" w:type="dxa"/>
          </w:tcPr>
          <w:p w14:paraId="6D321D53" w14:textId="77777777" w:rsidR="007033C9" w:rsidRPr="00E323AC" w:rsidRDefault="007033C9" w:rsidP="00533347">
            <w:pPr>
              <w:rPr>
                <w:rFonts w:cstheme="minorHAnsi"/>
                <w:sz w:val="18"/>
                <w:szCs w:val="18"/>
              </w:rPr>
            </w:pPr>
            <w:r>
              <w:rPr>
                <w:rFonts w:cstheme="minorHAnsi"/>
                <w:sz w:val="18"/>
                <w:szCs w:val="18"/>
              </w:rPr>
              <w:t>7.10</w:t>
            </w:r>
          </w:p>
        </w:tc>
        <w:tc>
          <w:tcPr>
            <w:tcW w:w="895" w:type="dxa"/>
          </w:tcPr>
          <w:p w14:paraId="369BEABF" w14:textId="57396BA1" w:rsidR="007033C9" w:rsidRPr="00E323AC" w:rsidRDefault="007033C9" w:rsidP="00533347">
            <w:pPr>
              <w:rPr>
                <w:rFonts w:cstheme="minorHAnsi"/>
                <w:sz w:val="18"/>
                <w:szCs w:val="18"/>
              </w:rPr>
            </w:pPr>
            <w:r>
              <w:rPr>
                <w:rFonts w:cstheme="minorHAnsi"/>
                <w:sz w:val="18"/>
                <w:szCs w:val="18"/>
              </w:rPr>
              <w:t>17.79</w:t>
            </w:r>
          </w:p>
        </w:tc>
        <w:tc>
          <w:tcPr>
            <w:tcW w:w="940" w:type="dxa"/>
            <w:shd w:val="clear" w:color="auto" w:fill="D9E2F3" w:themeFill="accent1" w:themeFillTint="33"/>
          </w:tcPr>
          <w:p w14:paraId="168962F4" w14:textId="223B1B8C" w:rsidR="007033C9" w:rsidRPr="00B26296" w:rsidRDefault="007033C9" w:rsidP="00533347">
            <w:pPr>
              <w:rPr>
                <w:rFonts w:cstheme="minorHAnsi"/>
                <w:b/>
                <w:bCs/>
                <w:sz w:val="18"/>
                <w:szCs w:val="18"/>
              </w:rPr>
            </w:pPr>
            <w:r>
              <w:rPr>
                <w:rFonts w:cstheme="minorHAnsi"/>
                <w:b/>
                <w:bCs/>
                <w:sz w:val="18"/>
                <w:szCs w:val="18"/>
              </w:rPr>
              <w:t>61.31</w:t>
            </w:r>
          </w:p>
        </w:tc>
        <w:tc>
          <w:tcPr>
            <w:tcW w:w="928" w:type="dxa"/>
            <w:shd w:val="clear" w:color="auto" w:fill="D9E2F3" w:themeFill="accent1" w:themeFillTint="33"/>
          </w:tcPr>
          <w:p w14:paraId="339A2F81" w14:textId="444230C7" w:rsidR="007033C9" w:rsidRPr="007033C9" w:rsidRDefault="007033C9" w:rsidP="00533347">
            <w:pPr>
              <w:rPr>
                <w:rFonts w:cstheme="minorHAnsi"/>
                <w:i/>
                <w:iCs/>
                <w:sz w:val="18"/>
                <w:szCs w:val="18"/>
              </w:rPr>
            </w:pPr>
            <w:r w:rsidRPr="007033C9">
              <w:rPr>
                <w:rFonts w:cstheme="minorHAnsi"/>
                <w:i/>
                <w:iCs/>
                <w:sz w:val="18"/>
                <w:szCs w:val="18"/>
              </w:rPr>
              <w:t>+2.26</w:t>
            </w:r>
          </w:p>
        </w:tc>
        <w:tc>
          <w:tcPr>
            <w:tcW w:w="895" w:type="dxa"/>
          </w:tcPr>
          <w:p w14:paraId="2FA5DBA5" w14:textId="288C90C2" w:rsidR="007033C9" w:rsidRPr="00E323AC" w:rsidRDefault="007033C9" w:rsidP="00533347">
            <w:pPr>
              <w:rPr>
                <w:rFonts w:cstheme="minorHAnsi"/>
                <w:sz w:val="18"/>
                <w:szCs w:val="18"/>
              </w:rPr>
            </w:pPr>
            <w:r w:rsidRPr="00E323AC">
              <w:rPr>
                <w:rFonts w:cstheme="minorHAnsi"/>
                <w:sz w:val="18"/>
                <w:szCs w:val="18"/>
              </w:rPr>
              <w:t>49.83</w:t>
            </w:r>
          </w:p>
        </w:tc>
        <w:tc>
          <w:tcPr>
            <w:tcW w:w="859" w:type="dxa"/>
          </w:tcPr>
          <w:p w14:paraId="08E81AD7"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4B5A7209"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67D5AB7E" w14:textId="77777777" w:rsidR="007033C9" w:rsidRPr="00E323AC" w:rsidRDefault="007033C9" w:rsidP="00533347">
            <w:pPr>
              <w:rPr>
                <w:rFonts w:cstheme="minorHAnsi"/>
                <w:b/>
                <w:bCs/>
                <w:sz w:val="18"/>
                <w:szCs w:val="18"/>
              </w:rPr>
            </w:pPr>
            <w:r w:rsidRPr="00E323AC">
              <w:rPr>
                <w:rFonts w:cstheme="minorHAnsi"/>
                <w:b/>
                <w:bCs/>
                <w:sz w:val="18"/>
                <w:szCs w:val="18"/>
              </w:rPr>
              <w:t>58.61</w:t>
            </w:r>
          </w:p>
        </w:tc>
        <w:tc>
          <w:tcPr>
            <w:tcW w:w="885" w:type="dxa"/>
            <w:shd w:val="clear" w:color="auto" w:fill="D9E2F3" w:themeFill="accent1" w:themeFillTint="33"/>
          </w:tcPr>
          <w:p w14:paraId="598D1C6B" w14:textId="4FB8BB55" w:rsidR="007033C9" w:rsidRPr="007033C9" w:rsidRDefault="007033C9" w:rsidP="00533347">
            <w:pPr>
              <w:rPr>
                <w:rFonts w:cstheme="minorHAnsi"/>
                <w:i/>
                <w:iCs/>
                <w:sz w:val="18"/>
                <w:szCs w:val="18"/>
              </w:rPr>
            </w:pPr>
            <w:r w:rsidRPr="007033C9">
              <w:rPr>
                <w:rFonts w:cstheme="minorHAnsi"/>
                <w:i/>
                <w:iCs/>
                <w:sz w:val="18"/>
                <w:szCs w:val="18"/>
              </w:rPr>
              <w:t>+9.56</w:t>
            </w:r>
          </w:p>
        </w:tc>
        <w:tc>
          <w:tcPr>
            <w:tcW w:w="935" w:type="dxa"/>
          </w:tcPr>
          <w:p w14:paraId="0B20F404" w14:textId="09D8B464" w:rsidR="007033C9" w:rsidRPr="00E323AC" w:rsidRDefault="007033C9" w:rsidP="00533347">
            <w:pPr>
              <w:rPr>
                <w:rFonts w:cstheme="minorHAnsi"/>
                <w:sz w:val="18"/>
                <w:szCs w:val="18"/>
              </w:rPr>
            </w:pPr>
            <w:r w:rsidRPr="00E323AC">
              <w:rPr>
                <w:rFonts w:cstheme="minorHAnsi"/>
                <w:sz w:val="18"/>
                <w:szCs w:val="18"/>
              </w:rPr>
              <w:t>119.13</w:t>
            </w:r>
          </w:p>
        </w:tc>
        <w:tc>
          <w:tcPr>
            <w:tcW w:w="895" w:type="dxa"/>
          </w:tcPr>
          <w:p w14:paraId="0A3DFEDE" w14:textId="77777777" w:rsidR="007033C9" w:rsidRPr="00E323AC" w:rsidRDefault="007033C9" w:rsidP="00533347">
            <w:pPr>
              <w:rPr>
                <w:rFonts w:cstheme="minorHAnsi"/>
                <w:sz w:val="18"/>
                <w:szCs w:val="18"/>
              </w:rPr>
            </w:pPr>
            <w:r w:rsidRPr="00E323AC">
              <w:rPr>
                <w:rFonts w:cstheme="minorHAnsi"/>
                <w:sz w:val="18"/>
                <w:szCs w:val="18"/>
              </w:rPr>
              <w:t>5.51</w:t>
            </w:r>
          </w:p>
        </w:tc>
        <w:tc>
          <w:tcPr>
            <w:tcW w:w="895" w:type="dxa"/>
          </w:tcPr>
          <w:p w14:paraId="07675415" w14:textId="77777777" w:rsidR="007033C9" w:rsidRPr="00E323AC" w:rsidRDefault="007033C9" w:rsidP="00533347">
            <w:pPr>
              <w:rPr>
                <w:rFonts w:cstheme="minorHAnsi"/>
                <w:sz w:val="18"/>
                <w:szCs w:val="18"/>
              </w:rPr>
            </w:pPr>
            <w:r w:rsidRPr="00E323AC">
              <w:rPr>
                <w:rFonts w:cstheme="minorHAnsi"/>
                <w:sz w:val="18"/>
                <w:szCs w:val="18"/>
              </w:rPr>
              <w:t>19.96</w:t>
            </w:r>
          </w:p>
        </w:tc>
        <w:tc>
          <w:tcPr>
            <w:tcW w:w="940" w:type="dxa"/>
            <w:shd w:val="clear" w:color="auto" w:fill="D9E2F3" w:themeFill="accent1" w:themeFillTint="33"/>
          </w:tcPr>
          <w:p w14:paraId="22115D68" w14:textId="77777777" w:rsidR="007033C9" w:rsidRPr="00E323AC" w:rsidRDefault="007033C9" w:rsidP="00533347">
            <w:pPr>
              <w:rPr>
                <w:rFonts w:cstheme="minorHAnsi"/>
                <w:b/>
                <w:bCs/>
                <w:sz w:val="18"/>
                <w:szCs w:val="18"/>
              </w:rPr>
            </w:pPr>
            <w:r w:rsidRPr="00E323AC">
              <w:rPr>
                <w:rFonts w:cstheme="minorHAnsi"/>
                <w:b/>
                <w:bCs/>
                <w:sz w:val="18"/>
                <w:szCs w:val="18"/>
              </w:rPr>
              <w:t>144.60</w:t>
            </w:r>
          </w:p>
        </w:tc>
        <w:tc>
          <w:tcPr>
            <w:tcW w:w="842" w:type="dxa"/>
            <w:shd w:val="clear" w:color="auto" w:fill="D9E2F3" w:themeFill="accent1" w:themeFillTint="33"/>
          </w:tcPr>
          <w:p w14:paraId="4D83550A" w14:textId="05134574"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85</w:t>
            </w:r>
          </w:p>
        </w:tc>
      </w:tr>
      <w:tr w:rsidR="007033C9" w14:paraId="0A477B0D" w14:textId="42624B42" w:rsidTr="007033C9">
        <w:tc>
          <w:tcPr>
            <w:tcW w:w="891" w:type="dxa"/>
          </w:tcPr>
          <w:p w14:paraId="1E723DA3" w14:textId="77777777" w:rsidR="007033C9" w:rsidRDefault="007033C9" w:rsidP="00533347">
            <w:pPr>
              <w:rPr>
                <w:rFonts w:cstheme="minorHAnsi"/>
                <w:sz w:val="20"/>
                <w:szCs w:val="20"/>
              </w:rPr>
            </w:pPr>
            <w:r>
              <w:rPr>
                <w:rFonts w:cstheme="minorHAnsi"/>
                <w:sz w:val="20"/>
                <w:szCs w:val="20"/>
              </w:rPr>
              <w:t>2018</w:t>
            </w:r>
          </w:p>
        </w:tc>
        <w:tc>
          <w:tcPr>
            <w:tcW w:w="896" w:type="dxa"/>
          </w:tcPr>
          <w:p w14:paraId="1FB365F1" w14:textId="0CDADBF0" w:rsidR="007033C9" w:rsidRPr="00E323AC" w:rsidRDefault="007033C9" w:rsidP="00533347">
            <w:pPr>
              <w:rPr>
                <w:rFonts w:cstheme="minorHAnsi"/>
                <w:sz w:val="18"/>
                <w:szCs w:val="18"/>
              </w:rPr>
            </w:pPr>
            <w:r>
              <w:rPr>
                <w:rFonts w:cstheme="minorHAnsi"/>
                <w:sz w:val="18"/>
                <w:szCs w:val="18"/>
              </w:rPr>
              <w:t>35.90</w:t>
            </w:r>
          </w:p>
        </w:tc>
        <w:tc>
          <w:tcPr>
            <w:tcW w:w="859" w:type="dxa"/>
          </w:tcPr>
          <w:p w14:paraId="405A8C38" w14:textId="77777777" w:rsidR="007033C9" w:rsidRPr="00E323AC" w:rsidRDefault="007033C9" w:rsidP="00533347">
            <w:pPr>
              <w:rPr>
                <w:rFonts w:cstheme="minorHAnsi"/>
                <w:sz w:val="18"/>
                <w:szCs w:val="18"/>
              </w:rPr>
            </w:pPr>
            <w:r>
              <w:rPr>
                <w:rFonts w:cstheme="minorHAnsi"/>
                <w:sz w:val="18"/>
                <w:szCs w:val="18"/>
              </w:rPr>
              <w:t>7.19</w:t>
            </w:r>
          </w:p>
        </w:tc>
        <w:tc>
          <w:tcPr>
            <w:tcW w:w="895" w:type="dxa"/>
          </w:tcPr>
          <w:p w14:paraId="6CC206A0" w14:textId="093085E3" w:rsidR="007033C9" w:rsidRPr="00E323AC" w:rsidRDefault="007033C9" w:rsidP="00533347">
            <w:pPr>
              <w:rPr>
                <w:rFonts w:cstheme="minorHAnsi"/>
                <w:sz w:val="18"/>
                <w:szCs w:val="18"/>
              </w:rPr>
            </w:pPr>
            <w:r>
              <w:rPr>
                <w:rFonts w:cstheme="minorHAnsi"/>
                <w:sz w:val="18"/>
                <w:szCs w:val="18"/>
              </w:rPr>
              <w:t>20.68</w:t>
            </w:r>
          </w:p>
        </w:tc>
        <w:tc>
          <w:tcPr>
            <w:tcW w:w="940" w:type="dxa"/>
            <w:shd w:val="clear" w:color="auto" w:fill="D9E2F3" w:themeFill="accent1" w:themeFillTint="33"/>
          </w:tcPr>
          <w:p w14:paraId="6A85107F" w14:textId="151BA15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3.77</w:t>
            </w:r>
          </w:p>
        </w:tc>
        <w:tc>
          <w:tcPr>
            <w:tcW w:w="928" w:type="dxa"/>
            <w:shd w:val="clear" w:color="auto" w:fill="D9E2F3" w:themeFill="accent1" w:themeFillTint="33"/>
          </w:tcPr>
          <w:p w14:paraId="24DBFA2C" w14:textId="3A5617C9" w:rsidR="007033C9" w:rsidRPr="007033C9" w:rsidRDefault="007033C9" w:rsidP="00533347">
            <w:pPr>
              <w:rPr>
                <w:rFonts w:cstheme="minorHAnsi"/>
                <w:i/>
                <w:iCs/>
                <w:sz w:val="18"/>
                <w:szCs w:val="18"/>
              </w:rPr>
            </w:pPr>
            <w:r w:rsidRPr="007033C9">
              <w:rPr>
                <w:rFonts w:cstheme="minorHAnsi"/>
                <w:i/>
                <w:iCs/>
                <w:sz w:val="18"/>
                <w:szCs w:val="18"/>
              </w:rPr>
              <w:t>+2.46</w:t>
            </w:r>
          </w:p>
        </w:tc>
        <w:tc>
          <w:tcPr>
            <w:tcW w:w="895" w:type="dxa"/>
          </w:tcPr>
          <w:p w14:paraId="0DD6D964" w14:textId="3D1D3736" w:rsidR="007033C9" w:rsidRPr="00E323AC" w:rsidRDefault="007033C9" w:rsidP="00533347">
            <w:pPr>
              <w:rPr>
                <w:rFonts w:cstheme="minorHAnsi"/>
                <w:sz w:val="18"/>
                <w:szCs w:val="18"/>
              </w:rPr>
            </w:pPr>
            <w:r w:rsidRPr="00E323AC">
              <w:rPr>
                <w:rFonts w:cstheme="minorHAnsi"/>
                <w:sz w:val="18"/>
                <w:szCs w:val="18"/>
              </w:rPr>
              <w:t>54.76</w:t>
            </w:r>
          </w:p>
        </w:tc>
        <w:tc>
          <w:tcPr>
            <w:tcW w:w="859" w:type="dxa"/>
          </w:tcPr>
          <w:p w14:paraId="065E9178"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74FF6EA6"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0644D024" w14:textId="77777777" w:rsidR="007033C9" w:rsidRPr="00E323AC" w:rsidRDefault="007033C9" w:rsidP="00533347">
            <w:pPr>
              <w:rPr>
                <w:rFonts w:cstheme="minorHAnsi"/>
                <w:b/>
                <w:bCs/>
                <w:sz w:val="18"/>
                <w:szCs w:val="18"/>
              </w:rPr>
            </w:pPr>
            <w:r w:rsidRPr="00E323AC">
              <w:rPr>
                <w:rFonts w:cstheme="minorHAnsi"/>
                <w:b/>
                <w:bCs/>
                <w:sz w:val="18"/>
                <w:szCs w:val="18"/>
              </w:rPr>
              <w:t>63.55</w:t>
            </w:r>
          </w:p>
        </w:tc>
        <w:tc>
          <w:tcPr>
            <w:tcW w:w="885" w:type="dxa"/>
            <w:shd w:val="clear" w:color="auto" w:fill="D9E2F3" w:themeFill="accent1" w:themeFillTint="33"/>
          </w:tcPr>
          <w:p w14:paraId="238BC10B" w14:textId="32E0EA9D" w:rsidR="007033C9" w:rsidRPr="007033C9" w:rsidRDefault="007033C9" w:rsidP="00533347">
            <w:pPr>
              <w:rPr>
                <w:rFonts w:cstheme="minorHAnsi"/>
                <w:i/>
                <w:iCs/>
                <w:sz w:val="18"/>
                <w:szCs w:val="18"/>
              </w:rPr>
            </w:pPr>
            <w:r w:rsidRPr="007033C9">
              <w:rPr>
                <w:rFonts w:cstheme="minorHAnsi"/>
                <w:i/>
                <w:iCs/>
                <w:sz w:val="18"/>
                <w:szCs w:val="18"/>
              </w:rPr>
              <w:t>+4.94</w:t>
            </w:r>
          </w:p>
        </w:tc>
        <w:tc>
          <w:tcPr>
            <w:tcW w:w="935" w:type="dxa"/>
          </w:tcPr>
          <w:p w14:paraId="18F1B60B" w14:textId="158828A3" w:rsidR="007033C9" w:rsidRPr="00E323AC" w:rsidRDefault="007033C9" w:rsidP="00533347">
            <w:pPr>
              <w:rPr>
                <w:rFonts w:cstheme="minorHAnsi"/>
                <w:sz w:val="18"/>
                <w:szCs w:val="18"/>
              </w:rPr>
            </w:pPr>
            <w:r w:rsidRPr="00E323AC">
              <w:rPr>
                <w:rFonts w:cstheme="minorHAnsi"/>
                <w:sz w:val="18"/>
                <w:szCs w:val="18"/>
              </w:rPr>
              <w:t>121.62</w:t>
            </w:r>
          </w:p>
        </w:tc>
        <w:tc>
          <w:tcPr>
            <w:tcW w:w="895" w:type="dxa"/>
          </w:tcPr>
          <w:p w14:paraId="0BE189FC" w14:textId="77777777" w:rsidR="007033C9" w:rsidRPr="00E323AC" w:rsidRDefault="007033C9" w:rsidP="00533347">
            <w:pPr>
              <w:rPr>
                <w:rFonts w:cstheme="minorHAnsi"/>
                <w:sz w:val="18"/>
                <w:szCs w:val="18"/>
              </w:rPr>
            </w:pPr>
            <w:r w:rsidRPr="00E323AC">
              <w:rPr>
                <w:rFonts w:cstheme="minorHAnsi"/>
                <w:sz w:val="18"/>
                <w:szCs w:val="18"/>
              </w:rPr>
              <w:t>9.05</w:t>
            </w:r>
          </w:p>
        </w:tc>
        <w:tc>
          <w:tcPr>
            <w:tcW w:w="895" w:type="dxa"/>
          </w:tcPr>
          <w:p w14:paraId="66772EAF" w14:textId="77777777" w:rsidR="007033C9" w:rsidRPr="00E323AC" w:rsidRDefault="007033C9" w:rsidP="00533347">
            <w:pPr>
              <w:rPr>
                <w:rFonts w:cstheme="minorHAnsi"/>
                <w:sz w:val="18"/>
                <w:szCs w:val="18"/>
              </w:rPr>
            </w:pPr>
            <w:r w:rsidRPr="00E323AC">
              <w:rPr>
                <w:rFonts w:cstheme="minorHAnsi"/>
                <w:sz w:val="18"/>
                <w:szCs w:val="18"/>
              </w:rPr>
              <w:t>21.30</w:t>
            </w:r>
          </w:p>
        </w:tc>
        <w:tc>
          <w:tcPr>
            <w:tcW w:w="940" w:type="dxa"/>
            <w:shd w:val="clear" w:color="auto" w:fill="D9E2F3" w:themeFill="accent1" w:themeFillTint="33"/>
          </w:tcPr>
          <w:p w14:paraId="0546DAE0" w14:textId="77777777" w:rsidR="007033C9" w:rsidRPr="00E323AC" w:rsidRDefault="007033C9" w:rsidP="00533347">
            <w:pPr>
              <w:rPr>
                <w:rFonts w:cstheme="minorHAnsi"/>
                <w:b/>
                <w:bCs/>
                <w:sz w:val="18"/>
                <w:szCs w:val="18"/>
              </w:rPr>
            </w:pPr>
            <w:r w:rsidRPr="00E323AC">
              <w:rPr>
                <w:rFonts w:cstheme="minorHAnsi"/>
                <w:b/>
                <w:bCs/>
                <w:sz w:val="18"/>
                <w:szCs w:val="18"/>
              </w:rPr>
              <w:t>151.98</w:t>
            </w:r>
          </w:p>
        </w:tc>
        <w:tc>
          <w:tcPr>
            <w:tcW w:w="842" w:type="dxa"/>
            <w:shd w:val="clear" w:color="auto" w:fill="D9E2F3" w:themeFill="accent1" w:themeFillTint="33"/>
          </w:tcPr>
          <w:p w14:paraId="4FEDE8A9" w14:textId="697C9FAC"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38</w:t>
            </w:r>
          </w:p>
        </w:tc>
      </w:tr>
      <w:tr w:rsidR="007033C9" w14:paraId="3E70BB7E" w14:textId="75037262" w:rsidTr="007033C9">
        <w:tc>
          <w:tcPr>
            <w:tcW w:w="891" w:type="dxa"/>
            <w:shd w:val="clear" w:color="auto" w:fill="FFFFFF" w:themeFill="background1"/>
          </w:tcPr>
          <w:p w14:paraId="7348539F" w14:textId="77777777" w:rsidR="007033C9" w:rsidRPr="00835FF3" w:rsidRDefault="007033C9" w:rsidP="00533347">
            <w:pPr>
              <w:rPr>
                <w:rFonts w:cstheme="minorHAnsi"/>
                <w:b/>
                <w:bCs/>
                <w:sz w:val="20"/>
                <w:szCs w:val="20"/>
              </w:rPr>
            </w:pPr>
            <w:r w:rsidRPr="00835FF3">
              <w:rPr>
                <w:rFonts w:cstheme="minorHAnsi"/>
                <w:b/>
                <w:bCs/>
                <w:sz w:val="20"/>
                <w:szCs w:val="20"/>
              </w:rPr>
              <w:t>2019</w:t>
            </w:r>
          </w:p>
        </w:tc>
        <w:tc>
          <w:tcPr>
            <w:tcW w:w="896" w:type="dxa"/>
            <w:shd w:val="clear" w:color="auto" w:fill="FFFFFF" w:themeFill="background1"/>
          </w:tcPr>
          <w:p w14:paraId="38BCF9EA" w14:textId="571183B5" w:rsidR="007033C9" w:rsidRPr="00E323AC" w:rsidRDefault="007033C9" w:rsidP="00533347">
            <w:pPr>
              <w:rPr>
                <w:rFonts w:cstheme="minorHAnsi"/>
                <w:sz w:val="18"/>
                <w:szCs w:val="18"/>
              </w:rPr>
            </w:pPr>
            <w:r>
              <w:rPr>
                <w:rFonts w:cstheme="minorHAnsi"/>
                <w:sz w:val="18"/>
                <w:szCs w:val="18"/>
              </w:rPr>
              <w:t>35.07</w:t>
            </w:r>
          </w:p>
        </w:tc>
        <w:tc>
          <w:tcPr>
            <w:tcW w:w="859" w:type="dxa"/>
            <w:shd w:val="clear" w:color="auto" w:fill="FFFFFF" w:themeFill="background1"/>
          </w:tcPr>
          <w:p w14:paraId="44CC694A" w14:textId="77777777" w:rsidR="007033C9" w:rsidRPr="00E323AC" w:rsidRDefault="007033C9" w:rsidP="00533347">
            <w:pPr>
              <w:rPr>
                <w:rFonts w:cstheme="minorHAnsi"/>
                <w:sz w:val="18"/>
                <w:szCs w:val="18"/>
              </w:rPr>
            </w:pPr>
            <w:r>
              <w:rPr>
                <w:rFonts w:cstheme="minorHAnsi"/>
                <w:sz w:val="18"/>
                <w:szCs w:val="18"/>
              </w:rPr>
              <w:t>8.01</w:t>
            </w:r>
          </w:p>
        </w:tc>
        <w:tc>
          <w:tcPr>
            <w:tcW w:w="895" w:type="dxa"/>
            <w:shd w:val="clear" w:color="auto" w:fill="FFFFFF" w:themeFill="background1"/>
          </w:tcPr>
          <w:p w14:paraId="70F00935" w14:textId="17180E98" w:rsidR="007033C9" w:rsidRPr="00E323AC" w:rsidRDefault="007033C9" w:rsidP="00533347">
            <w:pPr>
              <w:rPr>
                <w:rFonts w:cstheme="minorHAnsi"/>
                <w:sz w:val="18"/>
                <w:szCs w:val="18"/>
              </w:rPr>
            </w:pPr>
            <w:r>
              <w:rPr>
                <w:rFonts w:cstheme="minorHAnsi"/>
                <w:sz w:val="18"/>
                <w:szCs w:val="18"/>
              </w:rPr>
              <w:t>21.71</w:t>
            </w:r>
          </w:p>
        </w:tc>
        <w:tc>
          <w:tcPr>
            <w:tcW w:w="940" w:type="dxa"/>
            <w:shd w:val="clear" w:color="auto" w:fill="D9E2F3" w:themeFill="accent1" w:themeFillTint="33"/>
          </w:tcPr>
          <w:p w14:paraId="439E217A" w14:textId="503D7235"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4.80</w:t>
            </w:r>
          </w:p>
        </w:tc>
        <w:tc>
          <w:tcPr>
            <w:tcW w:w="928" w:type="dxa"/>
            <w:shd w:val="clear" w:color="auto" w:fill="D9E2F3" w:themeFill="accent1" w:themeFillTint="33"/>
          </w:tcPr>
          <w:p w14:paraId="2CB447BB" w14:textId="13DB5D87" w:rsidR="007033C9" w:rsidRPr="007033C9" w:rsidRDefault="007033C9" w:rsidP="00533347">
            <w:pPr>
              <w:rPr>
                <w:rFonts w:cstheme="minorHAnsi"/>
                <w:i/>
                <w:iCs/>
                <w:sz w:val="18"/>
                <w:szCs w:val="18"/>
              </w:rPr>
            </w:pPr>
            <w:r w:rsidRPr="007033C9">
              <w:rPr>
                <w:rFonts w:cstheme="minorHAnsi"/>
                <w:i/>
                <w:iCs/>
                <w:sz w:val="18"/>
                <w:szCs w:val="18"/>
              </w:rPr>
              <w:t>+1.03</w:t>
            </w:r>
          </w:p>
        </w:tc>
        <w:tc>
          <w:tcPr>
            <w:tcW w:w="895" w:type="dxa"/>
            <w:shd w:val="clear" w:color="auto" w:fill="FFFFFF" w:themeFill="background1"/>
          </w:tcPr>
          <w:p w14:paraId="24771C77" w14:textId="26191E83" w:rsidR="007033C9" w:rsidRPr="00E323AC" w:rsidRDefault="007033C9" w:rsidP="00533347">
            <w:pPr>
              <w:rPr>
                <w:rFonts w:cstheme="minorHAnsi"/>
                <w:sz w:val="18"/>
                <w:szCs w:val="18"/>
              </w:rPr>
            </w:pPr>
            <w:r w:rsidRPr="00E323AC">
              <w:rPr>
                <w:rFonts w:cstheme="minorHAnsi"/>
                <w:sz w:val="18"/>
                <w:szCs w:val="18"/>
              </w:rPr>
              <w:t>55.38</w:t>
            </w:r>
          </w:p>
        </w:tc>
        <w:tc>
          <w:tcPr>
            <w:tcW w:w="859" w:type="dxa"/>
            <w:shd w:val="clear" w:color="auto" w:fill="FFFFFF" w:themeFill="background1"/>
          </w:tcPr>
          <w:p w14:paraId="088BBE3A"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FFFFF" w:themeFill="background1"/>
          </w:tcPr>
          <w:p w14:paraId="740D6500" w14:textId="77777777" w:rsidR="007033C9" w:rsidRPr="00E323AC" w:rsidRDefault="007033C9" w:rsidP="00533347">
            <w:pPr>
              <w:rPr>
                <w:rFonts w:cstheme="minorHAnsi"/>
                <w:sz w:val="18"/>
                <w:szCs w:val="18"/>
              </w:rPr>
            </w:pPr>
            <w:r w:rsidRPr="00E323AC">
              <w:rPr>
                <w:rFonts w:cstheme="minorHAnsi"/>
                <w:sz w:val="18"/>
                <w:szCs w:val="18"/>
              </w:rPr>
              <w:t>9.30</w:t>
            </w:r>
          </w:p>
        </w:tc>
        <w:tc>
          <w:tcPr>
            <w:tcW w:w="940" w:type="dxa"/>
            <w:shd w:val="clear" w:color="auto" w:fill="D9E2F3" w:themeFill="accent1" w:themeFillTint="33"/>
          </w:tcPr>
          <w:p w14:paraId="40E8981A" w14:textId="77777777" w:rsidR="007033C9" w:rsidRPr="00E323AC" w:rsidRDefault="007033C9" w:rsidP="00533347">
            <w:pPr>
              <w:rPr>
                <w:rFonts w:cstheme="minorHAnsi"/>
                <w:b/>
                <w:bCs/>
                <w:sz w:val="18"/>
                <w:szCs w:val="18"/>
              </w:rPr>
            </w:pPr>
            <w:r w:rsidRPr="00E323AC">
              <w:rPr>
                <w:rFonts w:cstheme="minorHAnsi"/>
                <w:b/>
                <w:bCs/>
                <w:sz w:val="18"/>
                <w:szCs w:val="18"/>
              </w:rPr>
              <w:t>65.43</w:t>
            </w:r>
          </w:p>
        </w:tc>
        <w:tc>
          <w:tcPr>
            <w:tcW w:w="885" w:type="dxa"/>
            <w:shd w:val="clear" w:color="auto" w:fill="D9E2F3" w:themeFill="accent1" w:themeFillTint="33"/>
          </w:tcPr>
          <w:p w14:paraId="2A7A1B50" w14:textId="722963C1" w:rsidR="007033C9" w:rsidRPr="007033C9" w:rsidRDefault="007033C9" w:rsidP="00533347">
            <w:pPr>
              <w:rPr>
                <w:rFonts w:cstheme="minorHAnsi"/>
                <w:i/>
                <w:iCs/>
                <w:sz w:val="18"/>
                <w:szCs w:val="18"/>
              </w:rPr>
            </w:pPr>
            <w:r w:rsidRPr="007033C9">
              <w:rPr>
                <w:rFonts w:cstheme="minorHAnsi"/>
                <w:i/>
                <w:iCs/>
                <w:sz w:val="18"/>
                <w:szCs w:val="18"/>
              </w:rPr>
              <w:t>+1.88</w:t>
            </w:r>
          </w:p>
        </w:tc>
        <w:tc>
          <w:tcPr>
            <w:tcW w:w="935" w:type="dxa"/>
            <w:shd w:val="clear" w:color="auto" w:fill="FFFFFF" w:themeFill="background1"/>
          </w:tcPr>
          <w:p w14:paraId="361FF4E3" w14:textId="437995F1" w:rsidR="007033C9" w:rsidRPr="00E323AC" w:rsidRDefault="007033C9" w:rsidP="00533347">
            <w:pPr>
              <w:rPr>
                <w:rFonts w:cstheme="minorHAnsi"/>
                <w:sz w:val="18"/>
                <w:szCs w:val="18"/>
              </w:rPr>
            </w:pPr>
            <w:r w:rsidRPr="00E323AC">
              <w:rPr>
                <w:rFonts w:cstheme="minorHAnsi"/>
                <w:sz w:val="18"/>
                <w:szCs w:val="18"/>
              </w:rPr>
              <w:t>121.27</w:t>
            </w:r>
          </w:p>
        </w:tc>
        <w:tc>
          <w:tcPr>
            <w:tcW w:w="895" w:type="dxa"/>
            <w:shd w:val="clear" w:color="auto" w:fill="FFFFFF" w:themeFill="background1"/>
          </w:tcPr>
          <w:p w14:paraId="03028155" w14:textId="77777777" w:rsidR="007033C9" w:rsidRPr="00E323AC" w:rsidRDefault="007033C9" w:rsidP="00533347">
            <w:pPr>
              <w:rPr>
                <w:rFonts w:cstheme="minorHAnsi"/>
                <w:sz w:val="18"/>
                <w:szCs w:val="18"/>
              </w:rPr>
            </w:pPr>
            <w:r w:rsidRPr="00E323AC">
              <w:rPr>
                <w:rFonts w:cstheme="minorHAnsi"/>
                <w:sz w:val="18"/>
                <w:szCs w:val="18"/>
              </w:rPr>
              <w:t>9.79</w:t>
            </w:r>
          </w:p>
        </w:tc>
        <w:tc>
          <w:tcPr>
            <w:tcW w:w="895" w:type="dxa"/>
            <w:shd w:val="clear" w:color="auto" w:fill="FFFFFF" w:themeFill="background1"/>
          </w:tcPr>
          <w:p w14:paraId="12285DB1" w14:textId="77777777" w:rsidR="007033C9" w:rsidRPr="00E323AC" w:rsidRDefault="007033C9" w:rsidP="00533347">
            <w:pPr>
              <w:rPr>
                <w:rFonts w:cstheme="minorHAnsi"/>
                <w:sz w:val="18"/>
                <w:szCs w:val="18"/>
              </w:rPr>
            </w:pPr>
            <w:r w:rsidRPr="00E323AC">
              <w:rPr>
                <w:rFonts w:cstheme="minorHAnsi"/>
                <w:sz w:val="18"/>
                <w:szCs w:val="18"/>
              </w:rPr>
              <w:t>23.78</w:t>
            </w:r>
          </w:p>
        </w:tc>
        <w:tc>
          <w:tcPr>
            <w:tcW w:w="940" w:type="dxa"/>
            <w:shd w:val="clear" w:color="auto" w:fill="D9E2F3" w:themeFill="accent1" w:themeFillTint="33"/>
          </w:tcPr>
          <w:p w14:paraId="319F118A" w14:textId="77777777" w:rsidR="007033C9" w:rsidRPr="00E323AC" w:rsidRDefault="007033C9" w:rsidP="00533347">
            <w:pPr>
              <w:rPr>
                <w:rFonts w:cstheme="minorHAnsi"/>
                <w:b/>
                <w:bCs/>
                <w:sz w:val="18"/>
                <w:szCs w:val="18"/>
              </w:rPr>
            </w:pPr>
            <w:r w:rsidRPr="00E323AC">
              <w:rPr>
                <w:rFonts w:cstheme="minorHAnsi"/>
                <w:b/>
                <w:bCs/>
                <w:sz w:val="18"/>
                <w:szCs w:val="18"/>
              </w:rPr>
              <w:t>154.83</w:t>
            </w:r>
          </w:p>
        </w:tc>
        <w:tc>
          <w:tcPr>
            <w:tcW w:w="842" w:type="dxa"/>
            <w:shd w:val="clear" w:color="auto" w:fill="D9E2F3" w:themeFill="accent1" w:themeFillTint="33"/>
          </w:tcPr>
          <w:p w14:paraId="20481563" w14:textId="23B9B48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85</w:t>
            </w:r>
          </w:p>
        </w:tc>
      </w:tr>
      <w:tr w:rsidR="007033C9" w14:paraId="663CED1E" w14:textId="08692D24" w:rsidTr="007033C9">
        <w:tc>
          <w:tcPr>
            <w:tcW w:w="891" w:type="dxa"/>
            <w:shd w:val="clear" w:color="auto" w:fill="FBE4D5" w:themeFill="accent2" w:themeFillTint="33"/>
          </w:tcPr>
          <w:p w14:paraId="05D59AE2" w14:textId="77777777" w:rsidR="007033C9" w:rsidRPr="00AB5A4E" w:rsidRDefault="007033C9" w:rsidP="00533347">
            <w:pPr>
              <w:rPr>
                <w:rFonts w:cstheme="minorHAnsi"/>
                <w:b/>
                <w:bCs/>
                <w:sz w:val="20"/>
                <w:szCs w:val="20"/>
              </w:rPr>
            </w:pPr>
            <w:r w:rsidRPr="00AB5A4E">
              <w:rPr>
                <w:rFonts w:cstheme="minorHAnsi"/>
                <w:b/>
                <w:bCs/>
                <w:sz w:val="20"/>
                <w:szCs w:val="20"/>
              </w:rPr>
              <w:t>2020</w:t>
            </w:r>
          </w:p>
        </w:tc>
        <w:tc>
          <w:tcPr>
            <w:tcW w:w="896" w:type="dxa"/>
            <w:shd w:val="clear" w:color="auto" w:fill="FBE4D5" w:themeFill="accent2" w:themeFillTint="33"/>
          </w:tcPr>
          <w:p w14:paraId="6EA375DD" w14:textId="639FE55A" w:rsidR="007033C9" w:rsidRPr="00E323AC" w:rsidRDefault="007033C9" w:rsidP="00533347">
            <w:pPr>
              <w:rPr>
                <w:rFonts w:cstheme="minorHAnsi"/>
                <w:sz w:val="18"/>
                <w:szCs w:val="18"/>
              </w:rPr>
            </w:pPr>
            <w:r>
              <w:rPr>
                <w:rFonts w:cstheme="minorHAnsi"/>
                <w:sz w:val="18"/>
                <w:szCs w:val="18"/>
              </w:rPr>
              <w:t>34.36</w:t>
            </w:r>
          </w:p>
        </w:tc>
        <w:tc>
          <w:tcPr>
            <w:tcW w:w="859" w:type="dxa"/>
            <w:shd w:val="clear" w:color="auto" w:fill="FBE4D5" w:themeFill="accent2" w:themeFillTint="33"/>
          </w:tcPr>
          <w:p w14:paraId="0FED8E1B" w14:textId="77777777" w:rsidR="007033C9" w:rsidRPr="00E323AC" w:rsidRDefault="007033C9" w:rsidP="00533347">
            <w:pPr>
              <w:rPr>
                <w:rFonts w:cstheme="minorHAnsi"/>
                <w:sz w:val="18"/>
                <w:szCs w:val="18"/>
              </w:rPr>
            </w:pPr>
            <w:r>
              <w:rPr>
                <w:rFonts w:cstheme="minorHAnsi"/>
                <w:sz w:val="18"/>
                <w:szCs w:val="18"/>
              </w:rPr>
              <w:t>9.01</w:t>
            </w:r>
          </w:p>
        </w:tc>
        <w:tc>
          <w:tcPr>
            <w:tcW w:w="895" w:type="dxa"/>
            <w:shd w:val="clear" w:color="auto" w:fill="FBE4D5" w:themeFill="accent2" w:themeFillTint="33"/>
          </w:tcPr>
          <w:p w14:paraId="27716E2A" w14:textId="707E798E" w:rsidR="007033C9" w:rsidRPr="00E323AC" w:rsidRDefault="007033C9" w:rsidP="00533347">
            <w:pPr>
              <w:rPr>
                <w:rFonts w:cstheme="minorHAnsi"/>
                <w:sz w:val="18"/>
                <w:szCs w:val="18"/>
              </w:rPr>
            </w:pPr>
            <w:r>
              <w:rPr>
                <w:rFonts w:cstheme="minorHAnsi"/>
                <w:sz w:val="18"/>
                <w:szCs w:val="18"/>
              </w:rPr>
              <w:t>23.89</w:t>
            </w:r>
          </w:p>
        </w:tc>
        <w:tc>
          <w:tcPr>
            <w:tcW w:w="940" w:type="dxa"/>
            <w:shd w:val="clear" w:color="auto" w:fill="FBE4D5" w:themeFill="accent2" w:themeFillTint="33"/>
          </w:tcPr>
          <w:p w14:paraId="459BF841" w14:textId="589DA2D4"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7.27</w:t>
            </w:r>
          </w:p>
        </w:tc>
        <w:tc>
          <w:tcPr>
            <w:tcW w:w="928" w:type="dxa"/>
            <w:shd w:val="clear" w:color="auto" w:fill="FBE4D5" w:themeFill="accent2" w:themeFillTint="33"/>
          </w:tcPr>
          <w:p w14:paraId="321D61BF" w14:textId="619FBFE9" w:rsidR="007033C9" w:rsidRPr="007033C9" w:rsidRDefault="007033C9" w:rsidP="00533347">
            <w:pPr>
              <w:rPr>
                <w:rFonts w:cstheme="minorHAnsi"/>
                <w:i/>
                <w:iCs/>
                <w:sz w:val="18"/>
                <w:szCs w:val="18"/>
              </w:rPr>
            </w:pPr>
            <w:r w:rsidRPr="007033C9">
              <w:rPr>
                <w:rFonts w:cstheme="minorHAnsi"/>
                <w:i/>
                <w:iCs/>
                <w:sz w:val="18"/>
                <w:szCs w:val="18"/>
              </w:rPr>
              <w:t>+2.47</w:t>
            </w:r>
          </w:p>
        </w:tc>
        <w:tc>
          <w:tcPr>
            <w:tcW w:w="895" w:type="dxa"/>
            <w:shd w:val="clear" w:color="auto" w:fill="FBE4D5" w:themeFill="accent2" w:themeFillTint="33"/>
          </w:tcPr>
          <w:p w14:paraId="0B8FBBE5" w14:textId="1B3096FE" w:rsidR="007033C9" w:rsidRPr="00E323AC" w:rsidRDefault="007033C9" w:rsidP="00533347">
            <w:pPr>
              <w:rPr>
                <w:rFonts w:cstheme="minorHAnsi"/>
                <w:sz w:val="18"/>
                <w:szCs w:val="18"/>
              </w:rPr>
            </w:pPr>
            <w:r w:rsidRPr="00E323AC">
              <w:rPr>
                <w:rFonts w:cstheme="minorHAnsi"/>
                <w:sz w:val="18"/>
                <w:szCs w:val="18"/>
              </w:rPr>
              <w:t>55.86</w:t>
            </w:r>
          </w:p>
        </w:tc>
        <w:tc>
          <w:tcPr>
            <w:tcW w:w="859" w:type="dxa"/>
            <w:shd w:val="clear" w:color="auto" w:fill="FBE4D5" w:themeFill="accent2" w:themeFillTint="33"/>
          </w:tcPr>
          <w:p w14:paraId="2427F159"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BE4D5" w:themeFill="accent2" w:themeFillTint="33"/>
          </w:tcPr>
          <w:p w14:paraId="2B629CCE" w14:textId="77777777" w:rsidR="007033C9" w:rsidRPr="00E323AC" w:rsidRDefault="007033C9" w:rsidP="00533347">
            <w:pPr>
              <w:rPr>
                <w:rFonts w:cstheme="minorHAnsi"/>
                <w:sz w:val="18"/>
                <w:szCs w:val="18"/>
              </w:rPr>
            </w:pPr>
            <w:r w:rsidRPr="00E323AC">
              <w:rPr>
                <w:rFonts w:cstheme="minorHAnsi"/>
                <w:sz w:val="18"/>
                <w:szCs w:val="18"/>
              </w:rPr>
              <w:t>12.87</w:t>
            </w:r>
          </w:p>
        </w:tc>
        <w:tc>
          <w:tcPr>
            <w:tcW w:w="940" w:type="dxa"/>
            <w:shd w:val="clear" w:color="auto" w:fill="FBE4D5" w:themeFill="accent2" w:themeFillTint="33"/>
          </w:tcPr>
          <w:p w14:paraId="01264A87" w14:textId="77777777" w:rsidR="007033C9" w:rsidRPr="00E323AC" w:rsidRDefault="007033C9" w:rsidP="00533347">
            <w:pPr>
              <w:rPr>
                <w:rFonts w:cstheme="minorHAnsi"/>
                <w:b/>
                <w:bCs/>
                <w:sz w:val="18"/>
                <w:szCs w:val="18"/>
              </w:rPr>
            </w:pPr>
            <w:r w:rsidRPr="00E323AC">
              <w:rPr>
                <w:rFonts w:cstheme="minorHAnsi"/>
                <w:b/>
                <w:bCs/>
                <w:sz w:val="18"/>
                <w:szCs w:val="18"/>
              </w:rPr>
              <w:t>69.48</w:t>
            </w:r>
          </w:p>
        </w:tc>
        <w:tc>
          <w:tcPr>
            <w:tcW w:w="885" w:type="dxa"/>
            <w:shd w:val="clear" w:color="auto" w:fill="FBE4D5" w:themeFill="accent2" w:themeFillTint="33"/>
          </w:tcPr>
          <w:p w14:paraId="4709A920" w14:textId="7ACA90A8" w:rsidR="007033C9" w:rsidRPr="007033C9" w:rsidRDefault="007033C9" w:rsidP="00533347">
            <w:pPr>
              <w:rPr>
                <w:rFonts w:cstheme="minorHAnsi"/>
                <w:i/>
                <w:iCs/>
                <w:sz w:val="18"/>
                <w:szCs w:val="18"/>
              </w:rPr>
            </w:pPr>
            <w:r w:rsidRPr="007033C9">
              <w:rPr>
                <w:rFonts w:cstheme="minorHAnsi"/>
                <w:i/>
                <w:iCs/>
                <w:sz w:val="18"/>
                <w:szCs w:val="18"/>
              </w:rPr>
              <w:t>+4.05</w:t>
            </w:r>
          </w:p>
        </w:tc>
        <w:tc>
          <w:tcPr>
            <w:tcW w:w="935" w:type="dxa"/>
            <w:shd w:val="clear" w:color="auto" w:fill="FBE4D5" w:themeFill="accent2" w:themeFillTint="33"/>
          </w:tcPr>
          <w:p w14:paraId="3505DFA8" w14:textId="2976A0F5" w:rsidR="007033C9" w:rsidRPr="00E323AC" w:rsidRDefault="007033C9" w:rsidP="00533347">
            <w:pPr>
              <w:rPr>
                <w:rFonts w:cstheme="minorHAnsi"/>
                <w:sz w:val="18"/>
                <w:szCs w:val="18"/>
              </w:rPr>
            </w:pPr>
            <w:r w:rsidRPr="00E323AC">
              <w:rPr>
                <w:rFonts w:cstheme="minorHAnsi"/>
                <w:sz w:val="18"/>
                <w:szCs w:val="18"/>
              </w:rPr>
              <w:t>119.67</w:t>
            </w:r>
          </w:p>
        </w:tc>
        <w:tc>
          <w:tcPr>
            <w:tcW w:w="895" w:type="dxa"/>
            <w:shd w:val="clear" w:color="auto" w:fill="FBE4D5" w:themeFill="accent2" w:themeFillTint="33"/>
          </w:tcPr>
          <w:p w14:paraId="3D61F5DE" w14:textId="77777777" w:rsidR="007033C9" w:rsidRPr="00E323AC" w:rsidRDefault="007033C9" w:rsidP="00533347">
            <w:pPr>
              <w:rPr>
                <w:rFonts w:cstheme="minorHAnsi"/>
                <w:sz w:val="18"/>
                <w:szCs w:val="18"/>
              </w:rPr>
            </w:pPr>
            <w:r w:rsidRPr="00E323AC">
              <w:rPr>
                <w:rFonts w:cstheme="minorHAnsi"/>
                <w:sz w:val="18"/>
                <w:szCs w:val="18"/>
              </w:rPr>
              <w:t>16.36</w:t>
            </w:r>
          </w:p>
        </w:tc>
        <w:tc>
          <w:tcPr>
            <w:tcW w:w="895" w:type="dxa"/>
            <w:shd w:val="clear" w:color="auto" w:fill="FBE4D5" w:themeFill="accent2" w:themeFillTint="33"/>
          </w:tcPr>
          <w:p w14:paraId="72220FB6" w14:textId="77777777" w:rsidR="007033C9" w:rsidRPr="00E323AC" w:rsidRDefault="007033C9" w:rsidP="00533347">
            <w:pPr>
              <w:rPr>
                <w:rFonts w:cstheme="minorHAnsi"/>
                <w:sz w:val="18"/>
                <w:szCs w:val="18"/>
              </w:rPr>
            </w:pPr>
            <w:r w:rsidRPr="00E323AC">
              <w:rPr>
                <w:rFonts w:cstheme="minorHAnsi"/>
                <w:sz w:val="18"/>
                <w:szCs w:val="18"/>
              </w:rPr>
              <w:t>50.17</w:t>
            </w:r>
          </w:p>
        </w:tc>
        <w:tc>
          <w:tcPr>
            <w:tcW w:w="940" w:type="dxa"/>
            <w:shd w:val="clear" w:color="auto" w:fill="FBE4D5" w:themeFill="accent2" w:themeFillTint="33"/>
          </w:tcPr>
          <w:p w14:paraId="1FC1BB58" w14:textId="77777777" w:rsidR="007033C9" w:rsidRPr="00E323AC" w:rsidRDefault="007033C9" w:rsidP="00533347">
            <w:pPr>
              <w:rPr>
                <w:rFonts w:cstheme="minorHAnsi"/>
                <w:b/>
                <w:bCs/>
                <w:sz w:val="18"/>
                <w:szCs w:val="18"/>
              </w:rPr>
            </w:pPr>
            <w:r w:rsidRPr="00E323AC">
              <w:rPr>
                <w:rFonts w:cstheme="minorHAnsi"/>
                <w:b/>
                <w:bCs/>
                <w:sz w:val="18"/>
                <w:szCs w:val="18"/>
              </w:rPr>
              <w:t>186.20</w:t>
            </w:r>
          </w:p>
        </w:tc>
        <w:tc>
          <w:tcPr>
            <w:tcW w:w="842" w:type="dxa"/>
            <w:shd w:val="clear" w:color="auto" w:fill="FBE4D5" w:themeFill="accent2" w:themeFillTint="33"/>
          </w:tcPr>
          <w:p w14:paraId="45F57E11" w14:textId="34C86698"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31.37</w:t>
            </w:r>
          </w:p>
        </w:tc>
      </w:tr>
      <w:tr w:rsidR="007033C9" w14:paraId="02F3C5C7" w14:textId="75F230A8" w:rsidTr="007033C9">
        <w:tc>
          <w:tcPr>
            <w:tcW w:w="891" w:type="dxa"/>
            <w:shd w:val="clear" w:color="auto" w:fill="FBE4D5" w:themeFill="accent2" w:themeFillTint="33"/>
          </w:tcPr>
          <w:p w14:paraId="4A61830C" w14:textId="77777777" w:rsidR="007033C9" w:rsidRPr="00AB5A4E" w:rsidRDefault="007033C9" w:rsidP="00533347">
            <w:pPr>
              <w:rPr>
                <w:rFonts w:cstheme="minorHAnsi"/>
                <w:b/>
                <w:bCs/>
                <w:sz w:val="20"/>
                <w:szCs w:val="20"/>
              </w:rPr>
            </w:pPr>
            <w:r w:rsidRPr="00AB5A4E">
              <w:rPr>
                <w:rFonts w:cstheme="minorHAnsi"/>
                <w:b/>
                <w:bCs/>
                <w:sz w:val="20"/>
                <w:szCs w:val="20"/>
              </w:rPr>
              <w:t>2021</w:t>
            </w:r>
          </w:p>
        </w:tc>
        <w:tc>
          <w:tcPr>
            <w:tcW w:w="896" w:type="dxa"/>
            <w:tcBorders>
              <w:bottom w:val="single" w:sz="4" w:space="0" w:color="auto"/>
            </w:tcBorders>
            <w:shd w:val="clear" w:color="auto" w:fill="FBE4D5" w:themeFill="accent2" w:themeFillTint="33"/>
          </w:tcPr>
          <w:p w14:paraId="19ED3376" w14:textId="27A12485" w:rsidR="007033C9" w:rsidRPr="00E323AC" w:rsidRDefault="007033C9" w:rsidP="00533347">
            <w:pPr>
              <w:rPr>
                <w:rFonts w:cstheme="minorHAnsi"/>
                <w:sz w:val="18"/>
                <w:szCs w:val="18"/>
              </w:rPr>
            </w:pPr>
            <w:r>
              <w:rPr>
                <w:rFonts w:cstheme="minorHAnsi"/>
                <w:sz w:val="18"/>
                <w:szCs w:val="18"/>
              </w:rPr>
              <w:t>32.59</w:t>
            </w:r>
          </w:p>
        </w:tc>
        <w:tc>
          <w:tcPr>
            <w:tcW w:w="859" w:type="dxa"/>
            <w:tcBorders>
              <w:bottom w:val="single" w:sz="4" w:space="0" w:color="auto"/>
            </w:tcBorders>
            <w:shd w:val="clear" w:color="auto" w:fill="FBE4D5" w:themeFill="accent2" w:themeFillTint="33"/>
          </w:tcPr>
          <w:p w14:paraId="3BDBF003" w14:textId="77777777" w:rsidR="007033C9" w:rsidRPr="00E323AC" w:rsidRDefault="007033C9" w:rsidP="00533347">
            <w:pPr>
              <w:rPr>
                <w:rFonts w:cstheme="minorHAnsi"/>
                <w:sz w:val="18"/>
                <w:szCs w:val="18"/>
              </w:rPr>
            </w:pPr>
            <w:r>
              <w:rPr>
                <w:rFonts w:cstheme="minorHAnsi"/>
                <w:sz w:val="18"/>
                <w:szCs w:val="18"/>
              </w:rPr>
              <w:t>9.01</w:t>
            </w:r>
          </w:p>
        </w:tc>
        <w:tc>
          <w:tcPr>
            <w:tcW w:w="895" w:type="dxa"/>
            <w:tcBorders>
              <w:bottom w:val="single" w:sz="4" w:space="0" w:color="auto"/>
            </w:tcBorders>
            <w:shd w:val="clear" w:color="auto" w:fill="FBE4D5" w:themeFill="accent2" w:themeFillTint="33"/>
          </w:tcPr>
          <w:p w14:paraId="7F937B21" w14:textId="210FB2BE" w:rsidR="007033C9" w:rsidRPr="00E323AC" w:rsidRDefault="007033C9" w:rsidP="00533347">
            <w:pPr>
              <w:rPr>
                <w:rFonts w:cstheme="minorHAnsi"/>
                <w:sz w:val="18"/>
                <w:szCs w:val="18"/>
              </w:rPr>
            </w:pPr>
            <w:r>
              <w:rPr>
                <w:rFonts w:cstheme="minorHAnsi"/>
                <w:sz w:val="18"/>
                <w:szCs w:val="18"/>
              </w:rPr>
              <w:t>26.29</w:t>
            </w:r>
          </w:p>
        </w:tc>
        <w:tc>
          <w:tcPr>
            <w:tcW w:w="940" w:type="dxa"/>
            <w:tcBorders>
              <w:bottom w:val="single" w:sz="4" w:space="0" w:color="auto"/>
            </w:tcBorders>
            <w:shd w:val="clear" w:color="auto" w:fill="FBE4D5" w:themeFill="accent2" w:themeFillTint="33"/>
          </w:tcPr>
          <w:p w14:paraId="57E78B3C" w14:textId="74A1A33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9.89</w:t>
            </w:r>
          </w:p>
        </w:tc>
        <w:tc>
          <w:tcPr>
            <w:tcW w:w="928" w:type="dxa"/>
            <w:tcBorders>
              <w:bottom w:val="single" w:sz="4" w:space="0" w:color="auto"/>
            </w:tcBorders>
            <w:shd w:val="clear" w:color="auto" w:fill="FBE4D5" w:themeFill="accent2" w:themeFillTint="33"/>
          </w:tcPr>
          <w:p w14:paraId="060A8BF1" w14:textId="48922C81" w:rsidR="007033C9" w:rsidRPr="007033C9" w:rsidRDefault="007033C9" w:rsidP="00533347">
            <w:pPr>
              <w:rPr>
                <w:rFonts w:cstheme="minorHAnsi"/>
                <w:i/>
                <w:iCs/>
                <w:sz w:val="18"/>
                <w:szCs w:val="18"/>
              </w:rPr>
            </w:pPr>
            <w:r w:rsidRPr="007033C9">
              <w:rPr>
                <w:rFonts w:cstheme="minorHAnsi"/>
                <w:i/>
                <w:iCs/>
                <w:sz w:val="18"/>
                <w:szCs w:val="18"/>
              </w:rPr>
              <w:t>+2.62</w:t>
            </w:r>
          </w:p>
        </w:tc>
        <w:tc>
          <w:tcPr>
            <w:tcW w:w="895" w:type="dxa"/>
            <w:shd w:val="clear" w:color="auto" w:fill="FBE4D5" w:themeFill="accent2" w:themeFillTint="33"/>
          </w:tcPr>
          <w:p w14:paraId="68D56C83" w14:textId="2C3B9D34" w:rsidR="007033C9" w:rsidRPr="00E323AC" w:rsidRDefault="007033C9" w:rsidP="00533347">
            <w:pPr>
              <w:rPr>
                <w:rFonts w:cstheme="minorHAnsi"/>
                <w:sz w:val="18"/>
                <w:szCs w:val="18"/>
              </w:rPr>
            </w:pPr>
            <w:r w:rsidRPr="00E323AC">
              <w:rPr>
                <w:rFonts w:cstheme="minorHAnsi"/>
                <w:sz w:val="18"/>
                <w:szCs w:val="18"/>
              </w:rPr>
              <w:t>55.98</w:t>
            </w:r>
          </w:p>
        </w:tc>
        <w:tc>
          <w:tcPr>
            <w:tcW w:w="859" w:type="dxa"/>
            <w:shd w:val="clear" w:color="auto" w:fill="FBE4D5" w:themeFill="accent2" w:themeFillTint="33"/>
          </w:tcPr>
          <w:p w14:paraId="5EB0D71F"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4139B1EE" w14:textId="77777777" w:rsidR="007033C9" w:rsidRPr="00E323AC" w:rsidRDefault="007033C9" w:rsidP="00533347">
            <w:pPr>
              <w:rPr>
                <w:rFonts w:cstheme="minorHAnsi"/>
                <w:sz w:val="18"/>
                <w:szCs w:val="18"/>
              </w:rPr>
            </w:pPr>
            <w:r w:rsidRPr="00E323AC">
              <w:rPr>
                <w:rFonts w:cstheme="minorHAnsi"/>
                <w:sz w:val="18"/>
                <w:szCs w:val="18"/>
              </w:rPr>
              <w:t>21.08</w:t>
            </w:r>
          </w:p>
        </w:tc>
        <w:tc>
          <w:tcPr>
            <w:tcW w:w="940" w:type="dxa"/>
            <w:shd w:val="clear" w:color="auto" w:fill="FBE4D5" w:themeFill="accent2" w:themeFillTint="33"/>
          </w:tcPr>
          <w:p w14:paraId="5D6BBFFD" w14:textId="77777777" w:rsidR="007033C9" w:rsidRPr="00E323AC" w:rsidRDefault="007033C9" w:rsidP="00533347">
            <w:pPr>
              <w:rPr>
                <w:rFonts w:cstheme="minorHAnsi"/>
                <w:b/>
                <w:bCs/>
                <w:sz w:val="18"/>
                <w:szCs w:val="18"/>
              </w:rPr>
            </w:pPr>
            <w:r w:rsidRPr="00E323AC">
              <w:rPr>
                <w:rFonts w:cstheme="minorHAnsi"/>
                <w:b/>
                <w:bCs/>
                <w:sz w:val="18"/>
                <w:szCs w:val="18"/>
              </w:rPr>
              <w:t>81.83</w:t>
            </w:r>
          </w:p>
        </w:tc>
        <w:tc>
          <w:tcPr>
            <w:tcW w:w="885" w:type="dxa"/>
            <w:shd w:val="clear" w:color="auto" w:fill="FBE4D5" w:themeFill="accent2" w:themeFillTint="33"/>
          </w:tcPr>
          <w:p w14:paraId="0ED343BC" w14:textId="783EA5DC" w:rsidR="007033C9" w:rsidRPr="007F7E17" w:rsidRDefault="007033C9" w:rsidP="00533347">
            <w:pPr>
              <w:rPr>
                <w:rFonts w:cstheme="minorHAnsi"/>
                <w:i/>
                <w:iCs/>
                <w:sz w:val="18"/>
                <w:szCs w:val="18"/>
              </w:rPr>
            </w:pPr>
            <w:r w:rsidRPr="007F7E17">
              <w:rPr>
                <w:rFonts w:cstheme="minorHAnsi"/>
                <w:i/>
                <w:iCs/>
                <w:sz w:val="18"/>
                <w:szCs w:val="18"/>
              </w:rPr>
              <w:t>+12.35</w:t>
            </w:r>
          </w:p>
        </w:tc>
        <w:tc>
          <w:tcPr>
            <w:tcW w:w="935" w:type="dxa"/>
            <w:shd w:val="clear" w:color="auto" w:fill="FBE4D5" w:themeFill="accent2" w:themeFillTint="33"/>
          </w:tcPr>
          <w:p w14:paraId="09B14686" w14:textId="58AA0D76" w:rsidR="007033C9" w:rsidRPr="00E323AC" w:rsidRDefault="007033C9" w:rsidP="00533347">
            <w:pPr>
              <w:rPr>
                <w:rFonts w:cstheme="minorHAnsi"/>
                <w:sz w:val="18"/>
                <w:szCs w:val="18"/>
              </w:rPr>
            </w:pPr>
            <w:r w:rsidRPr="00E323AC">
              <w:rPr>
                <w:rFonts w:cstheme="minorHAnsi"/>
                <w:sz w:val="18"/>
                <w:szCs w:val="18"/>
              </w:rPr>
              <w:t>124.68</w:t>
            </w:r>
          </w:p>
        </w:tc>
        <w:tc>
          <w:tcPr>
            <w:tcW w:w="895" w:type="dxa"/>
            <w:shd w:val="clear" w:color="auto" w:fill="FBE4D5" w:themeFill="accent2" w:themeFillTint="33"/>
          </w:tcPr>
          <w:p w14:paraId="70EB2E96"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09671B45" w14:textId="77777777" w:rsidR="007033C9" w:rsidRPr="00E323AC" w:rsidRDefault="007033C9" w:rsidP="00533347">
            <w:pPr>
              <w:rPr>
                <w:rFonts w:cstheme="minorHAnsi"/>
                <w:sz w:val="18"/>
                <w:szCs w:val="18"/>
              </w:rPr>
            </w:pPr>
            <w:r w:rsidRPr="00E323AC">
              <w:rPr>
                <w:rFonts w:cstheme="minorHAnsi"/>
                <w:sz w:val="18"/>
                <w:szCs w:val="18"/>
              </w:rPr>
              <w:t>65.37</w:t>
            </w:r>
          </w:p>
        </w:tc>
        <w:tc>
          <w:tcPr>
            <w:tcW w:w="940" w:type="dxa"/>
            <w:shd w:val="clear" w:color="auto" w:fill="FBE4D5" w:themeFill="accent2" w:themeFillTint="33"/>
          </w:tcPr>
          <w:p w14:paraId="538DD366" w14:textId="77777777" w:rsidR="007033C9" w:rsidRPr="00E323AC" w:rsidRDefault="007033C9" w:rsidP="00533347">
            <w:pPr>
              <w:rPr>
                <w:rFonts w:cstheme="minorHAnsi"/>
                <w:b/>
                <w:bCs/>
                <w:sz w:val="18"/>
                <w:szCs w:val="18"/>
              </w:rPr>
            </w:pPr>
            <w:r w:rsidRPr="00E323AC">
              <w:rPr>
                <w:rFonts w:cstheme="minorHAnsi"/>
                <w:b/>
                <w:bCs/>
                <w:sz w:val="18"/>
                <w:szCs w:val="18"/>
              </w:rPr>
              <w:t>202.29</w:t>
            </w:r>
          </w:p>
        </w:tc>
        <w:tc>
          <w:tcPr>
            <w:tcW w:w="842" w:type="dxa"/>
            <w:shd w:val="clear" w:color="auto" w:fill="FBE4D5" w:themeFill="accent2" w:themeFillTint="33"/>
          </w:tcPr>
          <w:p w14:paraId="67419F1B" w14:textId="52E770C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6.09</w:t>
            </w:r>
          </w:p>
        </w:tc>
      </w:tr>
      <w:tr w:rsidR="007033C9" w14:paraId="4FF64344" w14:textId="5B81B53C" w:rsidTr="007033C9">
        <w:tc>
          <w:tcPr>
            <w:tcW w:w="891" w:type="dxa"/>
            <w:shd w:val="clear" w:color="auto" w:fill="FBE4D5" w:themeFill="accent2" w:themeFillTint="33"/>
          </w:tcPr>
          <w:p w14:paraId="5CF70EFA" w14:textId="77777777" w:rsidR="007033C9" w:rsidRPr="00AB5A4E" w:rsidRDefault="007033C9" w:rsidP="00533347">
            <w:pPr>
              <w:rPr>
                <w:rFonts w:cstheme="minorHAnsi"/>
                <w:b/>
                <w:bCs/>
                <w:sz w:val="20"/>
                <w:szCs w:val="20"/>
              </w:rPr>
            </w:pPr>
            <w:r w:rsidRPr="00AB5A4E">
              <w:rPr>
                <w:rFonts w:cstheme="minorHAnsi"/>
                <w:b/>
                <w:bCs/>
                <w:sz w:val="20"/>
                <w:szCs w:val="20"/>
              </w:rPr>
              <w:t>2022</w:t>
            </w:r>
          </w:p>
        </w:tc>
        <w:tc>
          <w:tcPr>
            <w:tcW w:w="896" w:type="dxa"/>
            <w:tcBorders>
              <w:tl2br w:val="single" w:sz="4" w:space="0" w:color="auto"/>
            </w:tcBorders>
            <w:shd w:val="clear" w:color="auto" w:fill="FBE4D5" w:themeFill="accent2" w:themeFillTint="33"/>
          </w:tcPr>
          <w:p w14:paraId="0D0662B2" w14:textId="6AF77610" w:rsidR="007033C9" w:rsidRPr="00997513" w:rsidRDefault="007033C9" w:rsidP="00533347">
            <w:pPr>
              <w:rPr>
                <w:rFonts w:cstheme="minorHAnsi"/>
                <w:i/>
                <w:iCs/>
                <w:sz w:val="18"/>
                <w:szCs w:val="18"/>
              </w:rPr>
            </w:pPr>
          </w:p>
        </w:tc>
        <w:tc>
          <w:tcPr>
            <w:tcW w:w="859" w:type="dxa"/>
            <w:tcBorders>
              <w:tl2br w:val="single" w:sz="4" w:space="0" w:color="auto"/>
            </w:tcBorders>
            <w:shd w:val="clear" w:color="auto" w:fill="FBE4D5" w:themeFill="accent2" w:themeFillTint="33"/>
          </w:tcPr>
          <w:p w14:paraId="4904F0EC" w14:textId="36BA0AC0" w:rsidR="007033C9" w:rsidRPr="00997513" w:rsidRDefault="007033C9" w:rsidP="00533347">
            <w:pPr>
              <w:rPr>
                <w:rFonts w:cstheme="minorHAnsi"/>
                <w:i/>
                <w:iCs/>
                <w:sz w:val="18"/>
                <w:szCs w:val="18"/>
              </w:rPr>
            </w:pPr>
          </w:p>
        </w:tc>
        <w:tc>
          <w:tcPr>
            <w:tcW w:w="895" w:type="dxa"/>
            <w:tcBorders>
              <w:tl2br w:val="single" w:sz="4" w:space="0" w:color="auto"/>
            </w:tcBorders>
            <w:shd w:val="clear" w:color="auto" w:fill="FBE4D5" w:themeFill="accent2" w:themeFillTint="33"/>
          </w:tcPr>
          <w:p w14:paraId="5D9B78A8" w14:textId="25A6F9D4" w:rsidR="007033C9" w:rsidRPr="00997513" w:rsidRDefault="007033C9" w:rsidP="00533347">
            <w:pPr>
              <w:rPr>
                <w:rFonts w:cstheme="minorHAnsi"/>
                <w:i/>
                <w:iCs/>
                <w:sz w:val="18"/>
                <w:szCs w:val="18"/>
              </w:rPr>
            </w:pPr>
          </w:p>
        </w:tc>
        <w:tc>
          <w:tcPr>
            <w:tcW w:w="940" w:type="dxa"/>
            <w:tcBorders>
              <w:tl2br w:val="single" w:sz="4" w:space="0" w:color="auto"/>
            </w:tcBorders>
            <w:shd w:val="clear" w:color="auto" w:fill="FBE4D5" w:themeFill="accent2" w:themeFillTint="33"/>
          </w:tcPr>
          <w:p w14:paraId="3070A697" w14:textId="259FC525" w:rsidR="007033C9" w:rsidRPr="00997513" w:rsidRDefault="007033C9" w:rsidP="00533347">
            <w:pPr>
              <w:rPr>
                <w:rFonts w:cstheme="minorHAnsi"/>
                <w:i/>
                <w:iCs/>
                <w:sz w:val="18"/>
                <w:szCs w:val="18"/>
              </w:rPr>
            </w:pPr>
          </w:p>
        </w:tc>
        <w:tc>
          <w:tcPr>
            <w:tcW w:w="928" w:type="dxa"/>
            <w:tcBorders>
              <w:tl2br w:val="single" w:sz="4" w:space="0" w:color="auto"/>
            </w:tcBorders>
            <w:shd w:val="clear" w:color="auto" w:fill="FBE4D5" w:themeFill="accent2" w:themeFillTint="33"/>
          </w:tcPr>
          <w:p w14:paraId="75F27702" w14:textId="2D35DB34" w:rsidR="007033C9" w:rsidRPr="007033C9" w:rsidRDefault="007033C9" w:rsidP="00533347">
            <w:pPr>
              <w:rPr>
                <w:rFonts w:cstheme="minorHAnsi"/>
                <w:i/>
                <w:iCs/>
                <w:sz w:val="18"/>
                <w:szCs w:val="18"/>
              </w:rPr>
            </w:pPr>
          </w:p>
        </w:tc>
        <w:tc>
          <w:tcPr>
            <w:tcW w:w="895" w:type="dxa"/>
            <w:shd w:val="clear" w:color="auto" w:fill="FBE4D5" w:themeFill="accent2" w:themeFillTint="33"/>
          </w:tcPr>
          <w:p w14:paraId="6CB3B55C" w14:textId="5DA74AEE" w:rsidR="007033C9" w:rsidRPr="00E323AC" w:rsidRDefault="007033C9" w:rsidP="00533347">
            <w:pPr>
              <w:rPr>
                <w:rFonts w:cstheme="minorHAnsi"/>
                <w:sz w:val="18"/>
                <w:szCs w:val="18"/>
              </w:rPr>
            </w:pPr>
            <w:r w:rsidRPr="00E323AC">
              <w:rPr>
                <w:rFonts w:cstheme="minorHAnsi"/>
                <w:sz w:val="18"/>
                <w:szCs w:val="18"/>
              </w:rPr>
              <w:t>55.68</w:t>
            </w:r>
          </w:p>
        </w:tc>
        <w:tc>
          <w:tcPr>
            <w:tcW w:w="859" w:type="dxa"/>
            <w:shd w:val="clear" w:color="auto" w:fill="FBE4D5" w:themeFill="accent2" w:themeFillTint="33"/>
          </w:tcPr>
          <w:p w14:paraId="454187B4"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7DFFD2D6" w14:textId="77777777" w:rsidR="007033C9" w:rsidRPr="00E323AC" w:rsidRDefault="007033C9" w:rsidP="00533347">
            <w:pPr>
              <w:rPr>
                <w:rFonts w:cstheme="minorHAnsi"/>
                <w:sz w:val="18"/>
                <w:szCs w:val="18"/>
              </w:rPr>
            </w:pPr>
            <w:r w:rsidRPr="00E323AC">
              <w:rPr>
                <w:rFonts w:cstheme="minorHAnsi"/>
                <w:sz w:val="18"/>
                <w:szCs w:val="18"/>
              </w:rPr>
              <w:t>24.52</w:t>
            </w:r>
          </w:p>
        </w:tc>
        <w:tc>
          <w:tcPr>
            <w:tcW w:w="940" w:type="dxa"/>
            <w:shd w:val="clear" w:color="auto" w:fill="FBE4D5" w:themeFill="accent2" w:themeFillTint="33"/>
          </w:tcPr>
          <w:p w14:paraId="5A4862C3" w14:textId="77777777" w:rsidR="007033C9" w:rsidRPr="00E323AC" w:rsidRDefault="007033C9" w:rsidP="00533347">
            <w:pPr>
              <w:rPr>
                <w:rFonts w:cstheme="minorHAnsi"/>
                <w:b/>
                <w:bCs/>
                <w:sz w:val="18"/>
                <w:szCs w:val="18"/>
              </w:rPr>
            </w:pPr>
            <w:r w:rsidRPr="00E323AC">
              <w:rPr>
                <w:rFonts w:cstheme="minorHAnsi"/>
                <w:b/>
                <w:bCs/>
                <w:sz w:val="18"/>
                <w:szCs w:val="18"/>
              </w:rPr>
              <w:t>84.97</w:t>
            </w:r>
          </w:p>
        </w:tc>
        <w:tc>
          <w:tcPr>
            <w:tcW w:w="885" w:type="dxa"/>
            <w:shd w:val="clear" w:color="auto" w:fill="FBE4D5" w:themeFill="accent2" w:themeFillTint="33"/>
          </w:tcPr>
          <w:p w14:paraId="21ADF00A" w14:textId="6A7D1C8B" w:rsidR="007033C9" w:rsidRPr="007033C9" w:rsidRDefault="007033C9" w:rsidP="00533347">
            <w:pPr>
              <w:rPr>
                <w:rFonts w:cstheme="minorHAnsi"/>
                <w:i/>
                <w:iCs/>
                <w:sz w:val="18"/>
                <w:szCs w:val="18"/>
              </w:rPr>
            </w:pPr>
            <w:r w:rsidRPr="007033C9">
              <w:rPr>
                <w:rFonts w:cstheme="minorHAnsi"/>
                <w:i/>
                <w:iCs/>
                <w:sz w:val="18"/>
                <w:szCs w:val="18"/>
              </w:rPr>
              <w:t>+3.14</w:t>
            </w:r>
          </w:p>
        </w:tc>
        <w:tc>
          <w:tcPr>
            <w:tcW w:w="935" w:type="dxa"/>
            <w:shd w:val="clear" w:color="auto" w:fill="FBE4D5" w:themeFill="accent2" w:themeFillTint="33"/>
          </w:tcPr>
          <w:p w14:paraId="2601B8F8" w14:textId="59DA2AEF" w:rsidR="007033C9" w:rsidRPr="00E323AC" w:rsidRDefault="007033C9" w:rsidP="00533347">
            <w:pPr>
              <w:rPr>
                <w:rFonts w:cstheme="minorHAnsi"/>
                <w:sz w:val="18"/>
                <w:szCs w:val="18"/>
              </w:rPr>
            </w:pPr>
            <w:r w:rsidRPr="00E323AC">
              <w:rPr>
                <w:rFonts w:cstheme="minorHAnsi"/>
                <w:sz w:val="18"/>
                <w:szCs w:val="18"/>
              </w:rPr>
              <w:t>123.66</w:t>
            </w:r>
          </w:p>
        </w:tc>
        <w:tc>
          <w:tcPr>
            <w:tcW w:w="895" w:type="dxa"/>
            <w:shd w:val="clear" w:color="auto" w:fill="FBE4D5" w:themeFill="accent2" w:themeFillTint="33"/>
          </w:tcPr>
          <w:p w14:paraId="2B21CBAD"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4A8F6D8F" w14:textId="77777777" w:rsidR="007033C9" w:rsidRPr="00E323AC" w:rsidRDefault="007033C9" w:rsidP="00533347">
            <w:pPr>
              <w:rPr>
                <w:rFonts w:cstheme="minorHAnsi"/>
                <w:sz w:val="18"/>
                <w:szCs w:val="18"/>
              </w:rPr>
            </w:pPr>
            <w:r w:rsidRPr="00E323AC">
              <w:rPr>
                <w:rFonts w:cstheme="minorHAnsi"/>
                <w:sz w:val="18"/>
                <w:szCs w:val="18"/>
              </w:rPr>
              <w:t>67.57</w:t>
            </w:r>
          </w:p>
        </w:tc>
        <w:tc>
          <w:tcPr>
            <w:tcW w:w="940" w:type="dxa"/>
            <w:shd w:val="clear" w:color="auto" w:fill="FBE4D5" w:themeFill="accent2" w:themeFillTint="33"/>
          </w:tcPr>
          <w:p w14:paraId="7B6AEC40" w14:textId="77777777" w:rsidR="007033C9" w:rsidRPr="00E323AC" w:rsidRDefault="007033C9" w:rsidP="00533347">
            <w:pPr>
              <w:rPr>
                <w:rFonts w:cstheme="minorHAnsi"/>
                <w:b/>
                <w:bCs/>
                <w:sz w:val="18"/>
                <w:szCs w:val="18"/>
              </w:rPr>
            </w:pPr>
            <w:r w:rsidRPr="00E323AC">
              <w:rPr>
                <w:rFonts w:cstheme="minorHAnsi"/>
                <w:b/>
                <w:bCs/>
                <w:sz w:val="18"/>
                <w:szCs w:val="18"/>
              </w:rPr>
              <w:t>203.48</w:t>
            </w:r>
          </w:p>
        </w:tc>
        <w:tc>
          <w:tcPr>
            <w:tcW w:w="842" w:type="dxa"/>
            <w:shd w:val="clear" w:color="auto" w:fill="FBE4D5" w:themeFill="accent2" w:themeFillTint="33"/>
          </w:tcPr>
          <w:p w14:paraId="1A12A441" w14:textId="46334827"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19</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77777777" w:rsidR="000B529D" w:rsidRPr="004864BE" w:rsidRDefault="000B529D" w:rsidP="000B529D">
      <w:pPr>
        <w:rPr>
          <w:i/>
          <w:iCs/>
          <w:sz w:val="24"/>
          <w:szCs w:val="24"/>
        </w:rPr>
      </w:pPr>
    </w:p>
    <w:tbl>
      <w:tblPr>
        <w:tblStyle w:val="TableGrid"/>
        <w:tblW w:w="0" w:type="auto"/>
        <w:tblLook w:val="04A0" w:firstRow="1" w:lastRow="0" w:firstColumn="1" w:lastColumn="0" w:noHBand="0" w:noVBand="1"/>
      </w:tblPr>
      <w:tblGrid>
        <w:gridCol w:w="14357"/>
      </w:tblGrid>
      <w:tr w:rsidR="000B529D" w14:paraId="412A7BE5" w14:textId="77777777" w:rsidTr="00083777">
        <w:trPr>
          <w:trHeight w:val="8358"/>
        </w:trPr>
        <w:tc>
          <w:tcPr>
            <w:tcW w:w="14357" w:type="dxa"/>
          </w:tcPr>
          <w:p w14:paraId="0AF26B09" w14:textId="7BA97E45" w:rsidR="000B529D" w:rsidRDefault="00083777" w:rsidP="00083777">
            <w:pPr>
              <w:jc w:val="center"/>
              <w:rPr>
                <w:noProof/>
              </w:rPr>
            </w:pPr>
            <w:r>
              <w:rPr>
                <w:noProof/>
              </w:rPr>
              <w:lastRenderedPageBreak/>
              <mc:AlternateContent>
                <mc:Choice Requires="wps">
                  <w:drawing>
                    <wp:anchor distT="0" distB="0" distL="114300" distR="114300" simplePos="0" relativeHeight="251664384" behindDoc="0" locked="0" layoutInCell="1" allowOverlap="1" wp14:anchorId="5F062270" wp14:editId="67423670">
                      <wp:simplePos x="0" y="0"/>
                      <wp:positionH relativeFrom="column">
                        <wp:posOffset>2055495</wp:posOffset>
                      </wp:positionH>
                      <wp:positionV relativeFrom="paragraph">
                        <wp:posOffset>147955</wp:posOffset>
                      </wp:positionV>
                      <wp:extent cx="306475" cy="246185"/>
                      <wp:effectExtent l="0" t="0" r="0" b="1905"/>
                      <wp:wrapNone/>
                      <wp:docPr id="1632966065"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67523C21"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062270" id="Text Box 1" o:spid="_x0000_s1036" type="#_x0000_t202" style="position:absolute;left:0;text-align:left;margin-left:161.85pt;margin-top:11.65pt;width:24.15pt;height:19.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EziMAIAAFs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" fillcolor="white [3201]" stroked="f" strokeweight=".5pt">
                      <v:textbox>
                        <w:txbxContent>
                          <w:p w14:paraId="67523C21" w14:textId="77777777" w:rsidR="000B529D" w:rsidRDefault="000B529D" w:rsidP="000B529D">
                            <w:r w:rsidRPr="00D56089">
                              <w:rPr>
                                <w:b/>
                                <w:bCs/>
                              </w:rPr>
                              <w:t>A</w:t>
                            </w:r>
                            <w:r>
                              <w:t>S</w:t>
                            </w:r>
                          </w:p>
                        </w:txbxContent>
                      </v:textbox>
                    </v:shape>
                  </w:pict>
                </mc:Fallback>
              </mc:AlternateContent>
            </w:r>
          </w:p>
          <w:p w14:paraId="1100DD70" w14:textId="391360DC" w:rsidR="000B529D" w:rsidRDefault="000B529D" w:rsidP="00533347">
            <w:pPr>
              <w:jc w:val="center"/>
            </w:pPr>
            <w:r w:rsidRPr="00B50957">
              <w:rPr>
                <w:noProof/>
              </w:rPr>
              <w:t xml:space="preserve">  </w:t>
            </w:r>
            <w:r w:rsidRPr="00B50957">
              <w:rPr>
                <w:noProof/>
              </w:rPr>
              <w:drawing>
                <wp:inline distT="0" distB="0" distL="0" distR="0" wp14:anchorId="70242E57" wp14:editId="28D43B1B">
                  <wp:extent cx="4111674" cy="2762250"/>
                  <wp:effectExtent l="0" t="0" r="3175" b="0"/>
                  <wp:docPr id="721755743" name="Picture 1" descr="A graph of a growing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755743" name="Picture 1" descr="A graph of a growing graph&#10;&#10;Description automatically generated with medium confidence"/>
                          <pic:cNvPicPr/>
                        </pic:nvPicPr>
                        <pic:blipFill>
                          <a:blip r:embed="rId22"/>
                          <a:stretch>
                            <a:fillRect/>
                          </a:stretch>
                        </pic:blipFill>
                        <pic:spPr>
                          <a:xfrm>
                            <a:off x="0" y="0"/>
                            <a:ext cx="4257144" cy="2859978"/>
                          </a:xfrm>
                          <a:prstGeom prst="rect">
                            <a:avLst/>
                          </a:prstGeom>
                        </pic:spPr>
                      </pic:pic>
                    </a:graphicData>
                  </a:graphic>
                </wp:inline>
              </w:drawing>
            </w:r>
          </w:p>
          <w:p w14:paraId="693BD442" w14:textId="671DE8D9" w:rsidR="000B529D" w:rsidRDefault="000B529D" w:rsidP="00533347">
            <w:pPr>
              <w:jc w:val="center"/>
            </w:pPr>
          </w:p>
          <w:p w14:paraId="374AE3DF" w14:textId="017AB0A4" w:rsidR="000B529D" w:rsidRDefault="002E2127" w:rsidP="00533347">
            <w:r>
              <w:rPr>
                <w:noProof/>
              </w:rPr>
              <mc:AlternateContent>
                <mc:Choice Requires="wps">
                  <w:drawing>
                    <wp:anchor distT="0" distB="0" distL="114300" distR="114300" simplePos="0" relativeHeight="251665408" behindDoc="0" locked="0" layoutInCell="1" allowOverlap="1" wp14:anchorId="5B4EBF0D" wp14:editId="0BFC1665">
                      <wp:simplePos x="0" y="0"/>
                      <wp:positionH relativeFrom="column">
                        <wp:posOffset>-73025</wp:posOffset>
                      </wp:positionH>
                      <wp:positionV relativeFrom="paragraph">
                        <wp:posOffset>78740</wp:posOffset>
                      </wp:positionV>
                      <wp:extent cx="306070" cy="245745"/>
                      <wp:effectExtent l="0" t="0" r="0" b="1905"/>
                      <wp:wrapNone/>
                      <wp:docPr id="1481488223" name="Text Box 1"/>
                      <wp:cNvGraphicFramePr/>
                      <a:graphic xmlns:a="http://schemas.openxmlformats.org/drawingml/2006/main">
                        <a:graphicData uri="http://schemas.microsoft.com/office/word/2010/wordprocessingShape">
                          <wps:wsp>
                            <wps:cNvSpPr txBox="1"/>
                            <wps:spPr>
                              <a:xfrm>
                                <a:off x="0" y="0"/>
                                <a:ext cx="306070" cy="245745"/>
                              </a:xfrm>
                              <a:prstGeom prst="rect">
                                <a:avLst/>
                              </a:prstGeom>
                              <a:noFill/>
                              <a:ln w="6350">
                                <a:noFill/>
                              </a:ln>
                            </wps:spPr>
                            <wps:txbx>
                              <w:txbxContent>
                                <w:p w14:paraId="58D9A311"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4EBF0D" id="_x0000_s1037" type="#_x0000_t202" style="position:absolute;margin-left:-5.75pt;margin-top:6.2pt;width:24.1pt;height:19.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" filled="f" stroked="f" strokeweight=".5pt">
                      <v:textbox>
                        <w:txbxContent>
                          <w:p w14:paraId="58D9A311" w14:textId="77777777" w:rsidR="000B529D" w:rsidRDefault="000B529D" w:rsidP="000B529D">
                            <w:r>
                              <w:rPr>
                                <w:b/>
                                <w:bCs/>
                              </w:rPr>
                              <w:t>B</w:t>
                            </w:r>
                            <w:r>
                              <w:t>S</w:t>
                            </w:r>
                          </w:p>
                        </w:txbxContent>
                      </v:textbox>
                    </v:shape>
                  </w:pict>
                </mc:Fallback>
              </mc:AlternateContent>
            </w:r>
            <w:r w:rsidR="00812AE9">
              <w:rPr>
                <w:noProof/>
              </w:rPr>
              <mc:AlternateContent>
                <mc:Choice Requires="wpg">
                  <w:drawing>
                    <wp:anchor distT="0" distB="0" distL="114300" distR="114300" simplePos="0" relativeHeight="251663360" behindDoc="0" locked="0" layoutInCell="1" allowOverlap="1" wp14:anchorId="1F1DA384" wp14:editId="30B00F26">
                      <wp:simplePos x="0" y="0"/>
                      <wp:positionH relativeFrom="column">
                        <wp:posOffset>211580</wp:posOffset>
                      </wp:positionH>
                      <wp:positionV relativeFrom="paragraph">
                        <wp:posOffset>67355</wp:posOffset>
                      </wp:positionV>
                      <wp:extent cx="8384871" cy="49727"/>
                      <wp:effectExtent l="0" t="0" r="0" b="7620"/>
                      <wp:wrapNone/>
                      <wp:docPr id="672956144"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60286603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807901"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013411"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E29AF51" id="Group 1" o:spid="_x0000_s1026" style="position:absolute;margin-left:16.65pt;margin-top:5.3pt;width:660.25pt;height:3.9pt;z-index:251663360"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" fillcolor="#297a22" stroked="f" strokeweight="1pt"/>
                    </v:group>
                  </w:pict>
                </mc:Fallback>
              </mc:AlternateContent>
            </w:r>
          </w:p>
          <w:p w14:paraId="4F14B5C8" w14:textId="78959A9E" w:rsidR="000B529D" w:rsidRDefault="000B529D" w:rsidP="00533347">
            <w:pPr>
              <w:jc w:val="center"/>
            </w:pPr>
            <w:r w:rsidRPr="001D39F2">
              <w:rPr>
                <w:noProof/>
              </w:rPr>
              <w:drawing>
                <wp:inline distT="0" distB="0" distL="0" distR="0" wp14:anchorId="7882EF10" wp14:editId="67876FF5">
                  <wp:extent cx="2845613" cy="1966997"/>
                  <wp:effectExtent l="0" t="0" r="0" b="0"/>
                  <wp:docPr id="80731315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13153" name="Picture 1" descr="A graph of a number of people&#10;&#10;Description automatically generated with medium confidence"/>
                          <pic:cNvPicPr/>
                        </pic:nvPicPr>
                        <pic:blipFill>
                          <a:blip r:embed="rId23"/>
                          <a:stretch>
                            <a:fillRect/>
                          </a:stretch>
                        </pic:blipFill>
                        <pic:spPr>
                          <a:xfrm>
                            <a:off x="0" y="0"/>
                            <a:ext cx="2918611" cy="2017456"/>
                          </a:xfrm>
                          <a:prstGeom prst="rect">
                            <a:avLst/>
                          </a:prstGeom>
                        </pic:spPr>
                      </pic:pic>
                    </a:graphicData>
                  </a:graphic>
                </wp:inline>
              </w:drawing>
            </w:r>
            <w:r w:rsidRPr="001D39F2">
              <w:rPr>
                <w:noProof/>
              </w:rPr>
              <w:drawing>
                <wp:inline distT="0" distB="0" distL="0" distR="0" wp14:anchorId="50989047" wp14:editId="5AAF882F">
                  <wp:extent cx="2867559" cy="1951532"/>
                  <wp:effectExtent l="0" t="0" r="9525" b="0"/>
                  <wp:docPr id="2020381454" name="Picture 1" descr="A graph of a number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81454" name="Picture 1" descr="A graph of a number of blue lines&#10;&#10;Description automatically generated with medium confidence"/>
                          <pic:cNvPicPr/>
                        </pic:nvPicPr>
                        <pic:blipFill>
                          <a:blip r:embed="rId24"/>
                          <a:stretch>
                            <a:fillRect/>
                          </a:stretch>
                        </pic:blipFill>
                        <pic:spPr>
                          <a:xfrm>
                            <a:off x="0" y="0"/>
                            <a:ext cx="2997780" cy="2040155"/>
                          </a:xfrm>
                          <a:prstGeom prst="rect">
                            <a:avLst/>
                          </a:prstGeom>
                        </pic:spPr>
                      </pic:pic>
                    </a:graphicData>
                  </a:graphic>
                </wp:inline>
              </w:drawing>
            </w:r>
            <w:r w:rsidRPr="001D39F2">
              <w:rPr>
                <w:noProof/>
              </w:rPr>
              <w:drawing>
                <wp:inline distT="0" distB="0" distL="0" distR="0" wp14:anchorId="4B9097CA" wp14:editId="2A63E990">
                  <wp:extent cx="2845147" cy="1945843"/>
                  <wp:effectExtent l="0" t="0" r="0" b="0"/>
                  <wp:docPr id="657565185" name="Picture 1"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65185" name="Picture 1" descr="A graph of a number of years&#10;&#10;Description automatically generated with medium confidence"/>
                          <pic:cNvPicPr/>
                        </pic:nvPicPr>
                        <pic:blipFill>
                          <a:blip r:embed="rId25"/>
                          <a:stretch>
                            <a:fillRect/>
                          </a:stretch>
                        </pic:blipFill>
                        <pic:spPr>
                          <a:xfrm>
                            <a:off x="0" y="0"/>
                            <a:ext cx="2973612" cy="2033702"/>
                          </a:xfrm>
                          <a:prstGeom prst="rect">
                            <a:avLst/>
                          </a:prstGeom>
                        </pic:spPr>
                      </pic:pic>
                    </a:graphicData>
                  </a:graphic>
                </wp:inline>
              </w:drawing>
            </w:r>
          </w:p>
          <w:p w14:paraId="688E9657" w14:textId="77777777" w:rsidR="000B529D" w:rsidRDefault="000B529D" w:rsidP="00533347">
            <w:pPr>
              <w:rPr>
                <w:i/>
                <w:iCs/>
                <w:sz w:val="24"/>
                <w:szCs w:val="24"/>
              </w:rPr>
            </w:pPr>
          </w:p>
        </w:tc>
      </w:tr>
    </w:tbl>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77777777" w:rsidR="000B529D" w:rsidRPr="00EF401F" w:rsidRDefault="000B529D" w:rsidP="000B529D">
      <w:pPr>
        <w:rPr>
          <w:sz w:val="24"/>
          <w:szCs w:val="24"/>
        </w:rPr>
      </w:pPr>
    </w:p>
    <w:tbl>
      <w:tblPr>
        <w:tblStyle w:val="TableGrid"/>
        <w:tblW w:w="0" w:type="auto"/>
        <w:tblLook w:val="04A0" w:firstRow="1" w:lastRow="0" w:firstColumn="1" w:lastColumn="0" w:noHBand="0" w:noVBand="1"/>
      </w:tblPr>
      <w:tblGrid>
        <w:gridCol w:w="14371"/>
      </w:tblGrid>
      <w:tr w:rsidR="000B529D" w14:paraId="5EA8667F" w14:textId="77777777" w:rsidTr="00812AE9">
        <w:trPr>
          <w:trHeight w:val="8432"/>
        </w:trPr>
        <w:tc>
          <w:tcPr>
            <w:tcW w:w="14371" w:type="dxa"/>
          </w:tcPr>
          <w:p w14:paraId="2C64B3FF" w14:textId="4F8F86A3" w:rsidR="000B529D" w:rsidRDefault="000B529D" w:rsidP="00533347">
            <w:pPr>
              <w:jc w:val="center"/>
              <w:rPr>
                <w:noProof/>
              </w:rPr>
            </w:pPr>
          </w:p>
          <w:p w14:paraId="2E5A06EB" w14:textId="68E15ED3" w:rsidR="000B529D" w:rsidRDefault="002E2127" w:rsidP="00533347">
            <w:pPr>
              <w:jc w:val="center"/>
            </w:pPr>
            <w:r>
              <w:rPr>
                <w:noProof/>
              </w:rPr>
              <mc:AlternateContent>
                <mc:Choice Requires="wps">
                  <w:drawing>
                    <wp:anchor distT="0" distB="0" distL="114300" distR="114300" simplePos="0" relativeHeight="251670528" behindDoc="0" locked="0" layoutInCell="1" allowOverlap="1" wp14:anchorId="1B1F281E" wp14:editId="1320E4F9">
                      <wp:simplePos x="0" y="0"/>
                      <wp:positionH relativeFrom="column">
                        <wp:posOffset>1977390</wp:posOffset>
                      </wp:positionH>
                      <wp:positionV relativeFrom="paragraph">
                        <wp:posOffset>31115</wp:posOffset>
                      </wp:positionV>
                      <wp:extent cx="306475" cy="246185"/>
                      <wp:effectExtent l="0" t="0" r="0" b="1905"/>
                      <wp:wrapNone/>
                      <wp:docPr id="129925802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463251ED"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F281E" id="_x0000_s1038" type="#_x0000_t202" style="position:absolute;left:0;text-align:left;margin-left:155.7pt;margin-top:2.45pt;width:24.15pt;height:19.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qKTMQIAAFs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" fillcolor="white [3201]" stroked="f" strokeweight=".5pt">
                      <v:textbox>
                        <w:txbxContent>
                          <w:p w14:paraId="463251ED" w14:textId="77777777" w:rsidR="000B529D" w:rsidRDefault="000B529D" w:rsidP="000B529D">
                            <w:r w:rsidRPr="00D56089">
                              <w:rPr>
                                <w:b/>
                                <w:bCs/>
                              </w:rPr>
                              <w:t>A</w:t>
                            </w:r>
                            <w:r>
                              <w:t>S</w:t>
                            </w:r>
                          </w:p>
                        </w:txbxContent>
                      </v:textbox>
                    </v:shape>
                  </w:pict>
                </mc:Fallback>
              </mc:AlternateContent>
            </w:r>
            <w:r w:rsidR="000B529D" w:rsidRPr="00B50957">
              <w:rPr>
                <w:noProof/>
              </w:rPr>
              <w:t xml:space="preserve">  </w:t>
            </w:r>
            <w:r w:rsidR="000B529D" w:rsidRPr="00403B69">
              <w:rPr>
                <w:noProof/>
              </w:rPr>
              <w:drawing>
                <wp:inline distT="0" distB="0" distL="0" distR="0" wp14:anchorId="05B067E8" wp14:editId="3143B76D">
                  <wp:extent cx="4364855" cy="2981325"/>
                  <wp:effectExtent l="0" t="0" r="0" b="0"/>
                  <wp:docPr id="12075241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524164" name="Picture 1" descr="A graph of a growing graph&#10;&#10;Description automatically generated"/>
                          <pic:cNvPicPr/>
                        </pic:nvPicPr>
                        <pic:blipFill>
                          <a:blip r:embed="rId26"/>
                          <a:stretch>
                            <a:fillRect/>
                          </a:stretch>
                        </pic:blipFill>
                        <pic:spPr>
                          <a:xfrm>
                            <a:off x="0" y="0"/>
                            <a:ext cx="4528056" cy="3092796"/>
                          </a:xfrm>
                          <a:prstGeom prst="rect">
                            <a:avLst/>
                          </a:prstGeom>
                        </pic:spPr>
                      </pic:pic>
                    </a:graphicData>
                  </a:graphic>
                </wp:inline>
              </w:drawing>
            </w:r>
          </w:p>
          <w:p w14:paraId="4EC83193" w14:textId="72B4038B" w:rsidR="000B529D" w:rsidRDefault="002E2127" w:rsidP="00812AE9">
            <w:pPr>
              <w:jc w:val="center"/>
            </w:pPr>
            <w:r>
              <w:rPr>
                <w:noProof/>
              </w:rPr>
              <mc:AlternateContent>
                <mc:Choice Requires="wps">
                  <w:drawing>
                    <wp:anchor distT="0" distB="0" distL="114300" distR="114300" simplePos="0" relativeHeight="251671552" behindDoc="0" locked="0" layoutInCell="1" allowOverlap="1" wp14:anchorId="23DE4E5D" wp14:editId="1B3BB863">
                      <wp:simplePos x="0" y="0"/>
                      <wp:positionH relativeFrom="column">
                        <wp:posOffset>-88265</wp:posOffset>
                      </wp:positionH>
                      <wp:positionV relativeFrom="paragraph">
                        <wp:posOffset>180340</wp:posOffset>
                      </wp:positionV>
                      <wp:extent cx="306475" cy="246185"/>
                      <wp:effectExtent l="0" t="0" r="0" b="1905"/>
                      <wp:wrapNone/>
                      <wp:docPr id="1060260041"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7DD129"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DE4E5D" id="_x0000_s1039" type="#_x0000_t202" style="position:absolute;left:0;text-align:left;margin-left:-6.95pt;margin-top:14.2pt;width:24.15pt;height:19.4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vt+GwIAADM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" filled="f" stroked="f" strokeweight=".5pt">
                      <v:textbox>
                        <w:txbxContent>
                          <w:p w14:paraId="137DD129" w14:textId="77777777" w:rsidR="000B529D" w:rsidRDefault="000B529D" w:rsidP="000B529D">
                            <w:r>
                              <w:rPr>
                                <w:b/>
                                <w:bCs/>
                              </w:rPr>
                              <w:t>B</w:t>
                            </w:r>
                            <w:r>
                              <w:t>S</w:t>
                            </w:r>
                          </w:p>
                        </w:txbxContent>
                      </v:textbox>
                    </v:shape>
                  </w:pict>
                </mc:Fallback>
              </mc:AlternateContent>
            </w:r>
          </w:p>
          <w:p w14:paraId="7122A3D3" w14:textId="2D4F066F" w:rsidR="000B529D" w:rsidRDefault="00812AE9" w:rsidP="00812AE9">
            <w:pPr>
              <w:jc w:val="center"/>
            </w:pPr>
            <w:r>
              <w:rPr>
                <w:noProof/>
              </w:rPr>
              <mc:AlternateContent>
                <mc:Choice Requires="wpg">
                  <w:drawing>
                    <wp:anchor distT="0" distB="0" distL="114300" distR="114300" simplePos="0" relativeHeight="251686912" behindDoc="0" locked="0" layoutInCell="1" allowOverlap="1" wp14:anchorId="7E4183CB" wp14:editId="6228EBB2">
                      <wp:simplePos x="0" y="0"/>
                      <wp:positionH relativeFrom="column">
                        <wp:posOffset>186833</wp:posOffset>
                      </wp:positionH>
                      <wp:positionV relativeFrom="paragraph">
                        <wp:posOffset>3175</wp:posOffset>
                      </wp:positionV>
                      <wp:extent cx="8384871" cy="49727"/>
                      <wp:effectExtent l="0" t="0" r="0" b="7620"/>
                      <wp:wrapNone/>
                      <wp:docPr id="1245417629"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090693924"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94147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23932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C2FC8C" id="Group 1" o:spid="_x0000_s1026" style="position:absolute;margin-left:14.7pt;margin-top:.25pt;width:660.25pt;height:3.9pt;z-index:251686912"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" fillcolor="#297a22" stroked="f" strokeweight="1pt"/>
                    </v:group>
                  </w:pict>
                </mc:Fallback>
              </mc:AlternateContent>
            </w:r>
          </w:p>
          <w:p w14:paraId="58F3C42C" w14:textId="73319AB0" w:rsidR="000B529D" w:rsidRDefault="000B529D" w:rsidP="00533347">
            <w:pPr>
              <w:jc w:val="center"/>
            </w:pPr>
            <w:r w:rsidRPr="00403B69">
              <w:rPr>
                <w:noProof/>
              </w:rPr>
              <w:drawing>
                <wp:inline distT="0" distB="0" distL="0" distR="0" wp14:anchorId="5F059864" wp14:editId="42DA53BA">
                  <wp:extent cx="2884868" cy="1962199"/>
                  <wp:effectExtent l="0" t="0" r="0" b="0"/>
                  <wp:docPr id="5900277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027764" name="Picture 1" descr="A graph of a growing graph&#10;&#10;Description automatically generated"/>
                          <pic:cNvPicPr/>
                        </pic:nvPicPr>
                        <pic:blipFill>
                          <a:blip r:embed="rId27"/>
                          <a:stretch>
                            <a:fillRect/>
                          </a:stretch>
                        </pic:blipFill>
                        <pic:spPr>
                          <a:xfrm>
                            <a:off x="0" y="0"/>
                            <a:ext cx="3023275" cy="2056339"/>
                          </a:xfrm>
                          <a:prstGeom prst="rect">
                            <a:avLst/>
                          </a:prstGeom>
                        </pic:spPr>
                      </pic:pic>
                    </a:graphicData>
                  </a:graphic>
                </wp:inline>
              </w:drawing>
            </w:r>
            <w:r w:rsidRPr="00403B69">
              <w:rPr>
                <w:noProof/>
              </w:rPr>
              <w:drawing>
                <wp:inline distT="0" distB="0" distL="0" distR="0" wp14:anchorId="3D8FD6C3" wp14:editId="06B52F16">
                  <wp:extent cx="2875456" cy="1951630"/>
                  <wp:effectExtent l="0" t="0" r="1270" b="0"/>
                  <wp:docPr id="431939599"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39599" name="Picture 1" descr="A graph of a growing graph&#10;&#10;Description automatically generated"/>
                          <pic:cNvPicPr/>
                        </pic:nvPicPr>
                        <pic:blipFill>
                          <a:blip r:embed="rId28"/>
                          <a:stretch>
                            <a:fillRect/>
                          </a:stretch>
                        </pic:blipFill>
                        <pic:spPr>
                          <a:xfrm>
                            <a:off x="0" y="0"/>
                            <a:ext cx="2957954" cy="2007623"/>
                          </a:xfrm>
                          <a:prstGeom prst="rect">
                            <a:avLst/>
                          </a:prstGeom>
                        </pic:spPr>
                      </pic:pic>
                    </a:graphicData>
                  </a:graphic>
                </wp:inline>
              </w:drawing>
            </w:r>
            <w:r w:rsidRPr="00447A16">
              <w:rPr>
                <w:noProof/>
              </w:rPr>
              <w:drawing>
                <wp:inline distT="0" distB="0" distL="0" distR="0" wp14:anchorId="6ACEA072" wp14:editId="374102A2">
                  <wp:extent cx="2894656" cy="1957795"/>
                  <wp:effectExtent l="0" t="0" r="1270" b="4445"/>
                  <wp:docPr id="597163233"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63233" name="Picture 1" descr="A graph of a growing graph&#10;&#10;Description automatically generated"/>
                          <pic:cNvPicPr/>
                        </pic:nvPicPr>
                        <pic:blipFill>
                          <a:blip r:embed="rId29"/>
                          <a:stretch>
                            <a:fillRect/>
                          </a:stretch>
                        </pic:blipFill>
                        <pic:spPr>
                          <a:xfrm>
                            <a:off x="0" y="0"/>
                            <a:ext cx="3003453" cy="2031380"/>
                          </a:xfrm>
                          <a:prstGeom prst="rect">
                            <a:avLst/>
                          </a:prstGeom>
                        </pic:spPr>
                      </pic:pic>
                    </a:graphicData>
                  </a:graphic>
                </wp:inline>
              </w:drawing>
            </w:r>
          </w:p>
          <w:p w14:paraId="1AB9A2D4" w14:textId="5305D6DF" w:rsidR="000B529D" w:rsidRDefault="000B529D" w:rsidP="00533347">
            <w:pPr>
              <w:rPr>
                <w:i/>
                <w:iCs/>
                <w:sz w:val="24"/>
                <w:szCs w:val="24"/>
              </w:rPr>
            </w:pPr>
          </w:p>
        </w:tc>
      </w:tr>
    </w:tbl>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tbl>
      <w:tblPr>
        <w:tblStyle w:val="TableGrid"/>
        <w:tblW w:w="14657" w:type="dxa"/>
        <w:tblLook w:val="04A0" w:firstRow="1" w:lastRow="0" w:firstColumn="1" w:lastColumn="0" w:noHBand="0" w:noVBand="1"/>
      </w:tblPr>
      <w:tblGrid>
        <w:gridCol w:w="14657"/>
      </w:tblGrid>
      <w:tr w:rsidR="000B529D" w14:paraId="0D3AFCCF" w14:textId="77777777" w:rsidTr="00B83DE4">
        <w:trPr>
          <w:trHeight w:val="8666"/>
        </w:trPr>
        <w:tc>
          <w:tcPr>
            <w:tcW w:w="14657" w:type="dxa"/>
          </w:tcPr>
          <w:p w14:paraId="6DDF500F" w14:textId="3BE1C329" w:rsidR="000B529D" w:rsidRDefault="00B83DE4" w:rsidP="00533347">
            <w:pPr>
              <w:jc w:val="center"/>
              <w:rPr>
                <w:noProof/>
              </w:rPr>
            </w:pPr>
            <w:r>
              <w:rPr>
                <w:noProof/>
              </w:rPr>
              <w:lastRenderedPageBreak/>
              <mc:AlternateContent>
                <mc:Choice Requires="wps">
                  <w:drawing>
                    <wp:anchor distT="0" distB="0" distL="114300" distR="114300" simplePos="0" relativeHeight="251676672" behindDoc="0" locked="0" layoutInCell="1" allowOverlap="1" wp14:anchorId="34A2BF1D" wp14:editId="3F059A24">
                      <wp:simplePos x="0" y="0"/>
                      <wp:positionH relativeFrom="column">
                        <wp:posOffset>2096135</wp:posOffset>
                      </wp:positionH>
                      <wp:positionV relativeFrom="paragraph">
                        <wp:posOffset>168910</wp:posOffset>
                      </wp:positionV>
                      <wp:extent cx="306475" cy="246185"/>
                      <wp:effectExtent l="0" t="0" r="0" b="1905"/>
                      <wp:wrapNone/>
                      <wp:docPr id="598183060"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5C50683C"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2BF1D" id="_x0000_s1040" type="#_x0000_t202" style="position:absolute;left:0;text-align:left;margin-left:165.05pt;margin-top:13.3pt;width:24.15pt;height:19.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ABMQIAAFs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" fillcolor="white [3201]" stroked="f" strokeweight=".5pt">
                      <v:textbox>
                        <w:txbxContent>
                          <w:p w14:paraId="5C50683C" w14:textId="77777777" w:rsidR="000B529D" w:rsidRDefault="000B529D" w:rsidP="000B529D">
                            <w:r w:rsidRPr="00D56089">
                              <w:rPr>
                                <w:b/>
                                <w:bCs/>
                              </w:rPr>
                              <w:t>A</w:t>
                            </w:r>
                            <w:r>
                              <w:t>S</w:t>
                            </w:r>
                          </w:p>
                        </w:txbxContent>
                      </v:textbox>
                    </v:shape>
                  </w:pict>
                </mc:Fallback>
              </mc:AlternateContent>
            </w:r>
          </w:p>
          <w:p w14:paraId="2B0F4A7C" w14:textId="554AC3CB" w:rsidR="000B529D" w:rsidRDefault="000B529D" w:rsidP="00533347">
            <w:pPr>
              <w:jc w:val="center"/>
            </w:pPr>
            <w:r w:rsidRPr="00B50957">
              <w:rPr>
                <w:noProof/>
              </w:rPr>
              <w:t xml:space="preserve">  </w:t>
            </w:r>
            <w:r w:rsidRPr="007B4205">
              <w:rPr>
                <w:noProof/>
              </w:rPr>
              <w:drawing>
                <wp:inline distT="0" distB="0" distL="0" distR="0" wp14:anchorId="42C99C6D" wp14:editId="18A9A339">
                  <wp:extent cx="4200525" cy="2919013"/>
                  <wp:effectExtent l="0" t="0" r="0" b="0"/>
                  <wp:docPr id="744795141"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95141" name="Picture 1" descr="A graph of a growing graph&#10;&#10;Description automatically generated"/>
                          <pic:cNvPicPr/>
                        </pic:nvPicPr>
                        <pic:blipFill>
                          <a:blip r:embed="rId30"/>
                          <a:stretch>
                            <a:fillRect/>
                          </a:stretch>
                        </pic:blipFill>
                        <pic:spPr>
                          <a:xfrm>
                            <a:off x="0" y="0"/>
                            <a:ext cx="4313157" cy="2997283"/>
                          </a:xfrm>
                          <a:prstGeom prst="rect">
                            <a:avLst/>
                          </a:prstGeom>
                        </pic:spPr>
                      </pic:pic>
                    </a:graphicData>
                  </a:graphic>
                </wp:inline>
              </w:drawing>
            </w:r>
          </w:p>
          <w:p w14:paraId="6A4C9747" w14:textId="13B645EF" w:rsidR="000B529D" w:rsidRDefault="00B83DE4" w:rsidP="00533347">
            <w:r>
              <w:rPr>
                <w:noProof/>
              </w:rPr>
              <mc:AlternateContent>
                <mc:Choice Requires="wpg">
                  <w:drawing>
                    <wp:anchor distT="0" distB="0" distL="114300" distR="114300" simplePos="0" relativeHeight="251762688" behindDoc="0" locked="0" layoutInCell="1" allowOverlap="1" wp14:anchorId="4742D81F" wp14:editId="319F3F13">
                      <wp:simplePos x="0" y="0"/>
                      <wp:positionH relativeFrom="column">
                        <wp:posOffset>299983</wp:posOffset>
                      </wp:positionH>
                      <wp:positionV relativeFrom="paragraph">
                        <wp:posOffset>150483</wp:posOffset>
                      </wp:positionV>
                      <wp:extent cx="8384871" cy="49727"/>
                      <wp:effectExtent l="0" t="0" r="0" b="7620"/>
                      <wp:wrapNone/>
                      <wp:docPr id="982901937"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33412748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07924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710367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C35ECC" id="Group 1" o:spid="_x0000_s1026" style="position:absolute;margin-left:23.6pt;margin-top:11.85pt;width:660.25pt;height:3.9pt;z-index:251762688"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" fillcolor="#297a22" stroked="f" strokeweight="1pt"/>
                    </v:group>
                  </w:pict>
                </mc:Fallback>
              </mc:AlternateContent>
            </w:r>
          </w:p>
          <w:p w14:paraId="6882A128" w14:textId="5F08C2A0" w:rsidR="00B83DE4" w:rsidRDefault="002E2127" w:rsidP="00533347">
            <w:r>
              <w:rPr>
                <w:noProof/>
              </w:rPr>
              <mc:AlternateContent>
                <mc:Choice Requires="wps">
                  <w:drawing>
                    <wp:anchor distT="0" distB="0" distL="114300" distR="114300" simplePos="0" relativeHeight="251677696" behindDoc="0" locked="0" layoutInCell="1" allowOverlap="1" wp14:anchorId="759AA332" wp14:editId="38D5C706">
                      <wp:simplePos x="0" y="0"/>
                      <wp:positionH relativeFrom="column">
                        <wp:posOffset>70485</wp:posOffset>
                      </wp:positionH>
                      <wp:positionV relativeFrom="paragraph">
                        <wp:posOffset>86995</wp:posOffset>
                      </wp:positionV>
                      <wp:extent cx="306475" cy="246185"/>
                      <wp:effectExtent l="0" t="0" r="0" b="1905"/>
                      <wp:wrapNone/>
                      <wp:docPr id="157525443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BBB31F"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9AA332" id="_x0000_s1041" type="#_x0000_t202" style="position:absolute;margin-left:5.55pt;margin-top:6.85pt;width:24.15pt;height:19.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" filled="f" stroked="f" strokeweight=".5pt">
                      <v:textbox>
                        <w:txbxContent>
                          <w:p w14:paraId="13BBB31F" w14:textId="77777777" w:rsidR="000B529D" w:rsidRDefault="000B529D" w:rsidP="000B529D">
                            <w:r>
                              <w:rPr>
                                <w:b/>
                                <w:bCs/>
                              </w:rPr>
                              <w:t>B</w:t>
                            </w:r>
                            <w:r>
                              <w:t>S</w:t>
                            </w:r>
                          </w:p>
                        </w:txbxContent>
                      </v:textbox>
                    </v:shape>
                  </w:pict>
                </mc:Fallback>
              </mc:AlternateContent>
            </w:r>
          </w:p>
          <w:p w14:paraId="175477A8" w14:textId="77777777" w:rsidR="000B529D" w:rsidRDefault="000B529D" w:rsidP="00533347">
            <w:pPr>
              <w:jc w:val="center"/>
            </w:pPr>
            <w:r w:rsidRPr="0043243D">
              <w:rPr>
                <w:noProof/>
              </w:rPr>
              <w:drawing>
                <wp:inline distT="0" distB="0" distL="0" distR="0" wp14:anchorId="3B7310C2" wp14:editId="42E732F6">
                  <wp:extent cx="2852382" cy="1984441"/>
                  <wp:effectExtent l="0" t="0" r="5715" b="0"/>
                  <wp:docPr id="1905699662" name="Picture 1" descr="A graph of a number of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99662" name="Picture 1" descr="A graph of a number of blue and white lines&#10;&#10;Description automatically generated"/>
                          <pic:cNvPicPr/>
                        </pic:nvPicPr>
                        <pic:blipFill>
                          <a:blip r:embed="rId31"/>
                          <a:stretch>
                            <a:fillRect/>
                          </a:stretch>
                        </pic:blipFill>
                        <pic:spPr>
                          <a:xfrm>
                            <a:off x="0" y="0"/>
                            <a:ext cx="2908006" cy="2023139"/>
                          </a:xfrm>
                          <a:prstGeom prst="rect">
                            <a:avLst/>
                          </a:prstGeom>
                        </pic:spPr>
                      </pic:pic>
                    </a:graphicData>
                  </a:graphic>
                </wp:inline>
              </w:drawing>
            </w:r>
            <w:r w:rsidRPr="0043243D">
              <w:rPr>
                <w:noProof/>
              </w:rPr>
              <w:drawing>
                <wp:inline distT="0" distB="0" distL="0" distR="0" wp14:anchorId="426F2201" wp14:editId="17D22A27">
                  <wp:extent cx="2811438" cy="1952830"/>
                  <wp:effectExtent l="0" t="0" r="8255" b="9525"/>
                  <wp:docPr id="542430089" name="Picture 1" descr="A graph of a number of ro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30089" name="Picture 1" descr="A graph of a number of roads&#10;&#10;Description automatically generated"/>
                          <pic:cNvPicPr/>
                        </pic:nvPicPr>
                        <pic:blipFill>
                          <a:blip r:embed="rId32"/>
                          <a:stretch>
                            <a:fillRect/>
                          </a:stretch>
                        </pic:blipFill>
                        <pic:spPr>
                          <a:xfrm>
                            <a:off x="0" y="0"/>
                            <a:ext cx="2877964" cy="1999039"/>
                          </a:xfrm>
                          <a:prstGeom prst="rect">
                            <a:avLst/>
                          </a:prstGeom>
                        </pic:spPr>
                      </pic:pic>
                    </a:graphicData>
                  </a:graphic>
                </wp:inline>
              </w:drawing>
            </w:r>
            <w:r w:rsidRPr="0043243D">
              <w:rPr>
                <w:noProof/>
              </w:rPr>
              <w:drawing>
                <wp:inline distT="0" distB="0" distL="0" distR="0" wp14:anchorId="6EAAFFC3" wp14:editId="790F765B">
                  <wp:extent cx="2770496" cy="1949172"/>
                  <wp:effectExtent l="0" t="0" r="0" b="0"/>
                  <wp:docPr id="438162434" name="Picture 1" descr="A graph of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62434" name="Picture 1" descr="A graph of a blue line&#10;&#10;Description automatically generated"/>
                          <pic:cNvPicPr/>
                        </pic:nvPicPr>
                        <pic:blipFill>
                          <a:blip r:embed="rId33"/>
                          <a:stretch>
                            <a:fillRect/>
                          </a:stretch>
                        </pic:blipFill>
                        <pic:spPr>
                          <a:xfrm>
                            <a:off x="0" y="0"/>
                            <a:ext cx="2900013" cy="2040293"/>
                          </a:xfrm>
                          <a:prstGeom prst="rect">
                            <a:avLst/>
                          </a:prstGeom>
                        </pic:spPr>
                      </pic:pic>
                    </a:graphicData>
                  </a:graphic>
                </wp:inline>
              </w:drawing>
            </w:r>
          </w:p>
          <w:p w14:paraId="1E7F1AFC" w14:textId="77777777" w:rsidR="000B529D" w:rsidRDefault="000B529D" w:rsidP="00533347">
            <w:pPr>
              <w:rPr>
                <w:i/>
                <w:iCs/>
                <w:sz w:val="24"/>
                <w:szCs w:val="24"/>
              </w:rPr>
            </w:pPr>
          </w:p>
        </w:tc>
      </w:tr>
    </w:tbl>
    <w:p w14:paraId="2B013AB6" w14:textId="62F267A9" w:rsidR="000B529D" w:rsidRDefault="000B529D" w:rsidP="000B529D">
      <w:pPr>
        <w:rPr>
          <w:b/>
          <w:bCs/>
          <w:i/>
          <w:iCs/>
          <w:sz w:val="24"/>
          <w:szCs w:val="24"/>
        </w:rPr>
      </w:pP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drawing>
          <wp:inline distT="0" distB="0" distL="0" distR="0" wp14:anchorId="67057ED5" wp14:editId="43406099">
            <wp:extent cx="6502316" cy="3729162"/>
            <wp:effectExtent l="0" t="0" r="0" b="5080"/>
            <wp:docPr id="1994941530"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descr="A graph of a number of data&#10;&#10;Description automatically generated"/>
                    <pic:cNvPicPr/>
                  </pic:nvPicPr>
                  <pic:blipFill>
                    <a:blip r:embed="rId34"/>
                    <a:stretch>
                      <a:fillRect/>
                    </a:stretch>
                  </pic:blipFill>
                  <pic:spPr>
                    <a:xfrm>
                      <a:off x="0" y="0"/>
                      <a:ext cx="6557008" cy="3760529"/>
                    </a:xfrm>
                    <a:prstGeom prst="rect">
                      <a:avLst/>
                    </a:prstGeom>
                  </pic:spPr>
                </pic:pic>
              </a:graphicData>
            </a:graphic>
          </wp:inline>
        </w:drawing>
      </w:r>
    </w:p>
    <w:p w14:paraId="6D31AF67" w14:textId="6FA3D37D"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Pr="00CB593A">
        <w:rPr>
          <w:i/>
          <w:iCs/>
          <w:sz w:val="24"/>
          <w:szCs w:val="24"/>
        </w:rPr>
        <w:t xml:space="preserve">Any data where a city provided installation year was missing or </w:t>
      </w:r>
      <w:r>
        <w:rPr>
          <w:i/>
          <w:iCs/>
          <w:sz w:val="24"/>
          <w:szCs w:val="24"/>
        </w:rPr>
        <w:t xml:space="preserve">the verified year </w:t>
      </w:r>
      <w:r w:rsidRPr="00CB593A">
        <w:rPr>
          <w:i/>
          <w:iCs/>
          <w:sz w:val="24"/>
          <w:szCs w:val="24"/>
        </w:rPr>
        <w:t xml:space="preserve">occurred earlier than </w:t>
      </w:r>
      <w:r>
        <w:rPr>
          <w:i/>
          <w:iCs/>
          <w:sz w:val="24"/>
          <w:szCs w:val="24"/>
        </w:rPr>
        <w:t>the start of the study period (2009)</w:t>
      </w:r>
      <w:r w:rsidRPr="00CB593A">
        <w:rPr>
          <w:i/>
          <w:iCs/>
          <w:sz w:val="24"/>
          <w:szCs w:val="24"/>
        </w:rPr>
        <w:t xml:space="preserve"> has been excluded from analysis, yielding n</w:t>
      </w:r>
      <w:r>
        <w:rPr>
          <w:i/>
          <w:iCs/>
          <w:sz w:val="24"/>
          <w:szCs w:val="24"/>
        </w:rPr>
        <w:t xml:space="preserve"> </w:t>
      </w:r>
      <w:r w:rsidRPr="00CB593A">
        <w:rPr>
          <w:i/>
          <w:iCs/>
          <w:sz w:val="24"/>
          <w:szCs w:val="24"/>
        </w:rPr>
        <w:t>=</w:t>
      </w:r>
      <w:r>
        <w:rPr>
          <w:i/>
          <w:iCs/>
          <w:sz w:val="24"/>
          <w:szCs w:val="24"/>
        </w:rPr>
        <w:t xml:space="preserve"> 252</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83.3</w:t>
      </w:r>
      <w:r w:rsidRPr="00CB593A">
        <w:rPr>
          <w:i/>
          <w:iCs/>
          <w:sz w:val="24"/>
          <w:szCs w:val="24"/>
        </w:rPr>
        <w:t xml:space="preserve">% of the included segments had the correct installation year as per the city's data, and </w:t>
      </w:r>
      <w:r>
        <w:rPr>
          <w:i/>
          <w:iCs/>
          <w:sz w:val="24"/>
          <w:szCs w:val="24"/>
        </w:rPr>
        <w:t>97.6</w:t>
      </w:r>
      <w:r w:rsidRPr="00CB593A">
        <w:rPr>
          <w:i/>
          <w:iCs/>
          <w:sz w:val="24"/>
          <w:szCs w:val="24"/>
        </w:rPr>
        <w:t>%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D4D5629">
            <wp:extent cx="6476577" cy="3729161"/>
            <wp:effectExtent l="0" t="0" r="635" b="5080"/>
            <wp:docPr id="1470448778"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descr="A graph of a bar graph&#10;&#10;Description automatically generated"/>
                    <pic:cNvPicPr/>
                  </pic:nvPicPr>
                  <pic:blipFill>
                    <a:blip r:embed="rId35"/>
                    <a:stretch>
                      <a:fillRect/>
                    </a:stretch>
                  </pic:blipFill>
                  <pic:spPr>
                    <a:xfrm>
                      <a:off x="0" y="0"/>
                      <a:ext cx="6503144" cy="3744458"/>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B6A8A77"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earlier than </w:t>
      </w:r>
      <w:r w:rsidR="000D6326">
        <w:rPr>
          <w:i/>
          <w:iCs/>
          <w:sz w:val="24"/>
          <w:szCs w:val="24"/>
        </w:rPr>
        <w:t>the start of the study period (2009)</w:t>
      </w:r>
      <w:r w:rsidRPr="00CB593A">
        <w:rPr>
          <w:i/>
          <w:iCs/>
          <w:sz w:val="24"/>
          <w:szCs w:val="24"/>
        </w:rPr>
        <w:t xml:space="preserve"> has been excluded from analysis, yielding n=</w:t>
      </w:r>
      <w:r>
        <w:rPr>
          <w:i/>
          <w:iCs/>
          <w:sz w:val="24"/>
          <w:szCs w:val="24"/>
        </w:rPr>
        <w:t>670</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42.1</w:t>
      </w:r>
      <w:r w:rsidRPr="00CB593A">
        <w:rPr>
          <w:i/>
          <w:iCs/>
          <w:sz w:val="24"/>
          <w:szCs w:val="24"/>
        </w:rPr>
        <w:t xml:space="preserve">% of the included segments had the correct installation year as per the city's data, and </w:t>
      </w:r>
      <w:r>
        <w:rPr>
          <w:i/>
          <w:iCs/>
          <w:sz w:val="24"/>
          <w:szCs w:val="24"/>
        </w:rPr>
        <w:t>62.8</w:t>
      </w:r>
      <w:r w:rsidRPr="00CB593A">
        <w:rPr>
          <w:i/>
          <w:iCs/>
          <w:sz w:val="24"/>
          <w:szCs w:val="24"/>
        </w:rPr>
        <w:t>%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1A751E91">
            <wp:extent cx="6369882" cy="3665551"/>
            <wp:effectExtent l="0" t="0" r="0" b="0"/>
            <wp:docPr id="2142589129"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descr="A graph of a number of data&#10;&#10;Description automatically generated"/>
                    <pic:cNvPicPr/>
                  </pic:nvPicPr>
                  <pic:blipFill>
                    <a:blip r:embed="rId36"/>
                    <a:stretch>
                      <a:fillRect/>
                    </a:stretch>
                  </pic:blipFill>
                  <pic:spPr>
                    <a:xfrm>
                      <a:off x="0" y="0"/>
                      <a:ext cx="6378765" cy="3670662"/>
                    </a:xfrm>
                    <a:prstGeom prst="rect">
                      <a:avLst/>
                    </a:prstGeom>
                  </pic:spPr>
                </pic:pic>
              </a:graphicData>
            </a:graphic>
          </wp:inline>
        </w:drawing>
      </w:r>
    </w:p>
    <w:p w14:paraId="03FFDF2A" w14:textId="4C3EA156"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w:t>
      </w:r>
      <w:r w:rsidR="000D6326" w:rsidRPr="00CB593A">
        <w:rPr>
          <w:i/>
          <w:iCs/>
          <w:sz w:val="24"/>
          <w:szCs w:val="24"/>
        </w:rPr>
        <w:t xml:space="preserve">than </w:t>
      </w:r>
      <w:r w:rsidR="000D6326">
        <w:rPr>
          <w:i/>
          <w:iCs/>
          <w:sz w:val="24"/>
          <w:szCs w:val="24"/>
        </w:rPr>
        <w:t>the start of the study period (2009)</w:t>
      </w:r>
      <w:r w:rsidR="000D6326" w:rsidRPr="00CB593A">
        <w:rPr>
          <w:i/>
          <w:iCs/>
          <w:sz w:val="24"/>
          <w:szCs w:val="24"/>
        </w:rPr>
        <w:t xml:space="preserve"> </w:t>
      </w:r>
      <w:r w:rsidRPr="00CB593A">
        <w:rPr>
          <w:i/>
          <w:iCs/>
          <w:sz w:val="24"/>
          <w:szCs w:val="24"/>
        </w:rPr>
        <w:t xml:space="preserve">has been excluded from analysis, yielding n=192 </w:t>
      </w:r>
      <w:r w:rsidR="00CB593A">
        <w:rPr>
          <w:i/>
          <w:iCs/>
          <w:sz w:val="24"/>
          <w:szCs w:val="24"/>
        </w:rPr>
        <w:t>segments</w:t>
      </w:r>
      <w:r w:rsidRPr="00CB593A">
        <w:rPr>
          <w:i/>
          <w:iCs/>
          <w:sz w:val="24"/>
          <w:szCs w:val="24"/>
        </w:rPr>
        <w:t xml:space="preserve">. </w:t>
      </w:r>
      <w:r w:rsidR="00CB593A" w:rsidRPr="00CB593A">
        <w:rPr>
          <w:i/>
          <w:iCs/>
          <w:sz w:val="24"/>
          <w:szCs w:val="24"/>
        </w:rPr>
        <w:t>The graph shows that 75.5% of the included segments had the correct installation year as per the city's data, and 78.1% were accurate within a range of ±1 year.</w:t>
      </w:r>
    </w:p>
    <w:p w14:paraId="48D82840" w14:textId="77777777" w:rsidR="004E00F7" w:rsidRDefault="004E00F7" w:rsidP="000B529D">
      <w:pPr>
        <w:rPr>
          <w:i/>
          <w:iCs/>
          <w:sz w:val="24"/>
          <w:szCs w:val="24"/>
        </w:rPr>
      </w:pPr>
    </w:p>
    <w:p w14:paraId="68912E3A" w14:textId="77777777" w:rsidR="004E00F7" w:rsidRDefault="004E00F7" w:rsidP="000B529D">
      <w:pPr>
        <w:rPr>
          <w:i/>
          <w:iCs/>
          <w:sz w:val="24"/>
          <w:szCs w:val="24"/>
        </w:rPr>
      </w:pPr>
    </w:p>
    <w:p w14:paraId="2F1D2BB4" w14:textId="77777777" w:rsidR="00494FFE" w:rsidRDefault="00494FFE" w:rsidP="000B529D">
      <w:pPr>
        <w:rPr>
          <w:i/>
          <w:iCs/>
          <w:sz w:val="24"/>
          <w:szCs w:val="24"/>
        </w:rPr>
      </w:pPr>
    </w:p>
    <w:p w14:paraId="214FD146" w14:textId="77777777" w:rsidR="00BE2446" w:rsidRDefault="00BE2446" w:rsidP="000B529D">
      <w:pPr>
        <w:rPr>
          <w:i/>
          <w:iCs/>
          <w:sz w:val="24"/>
          <w:szCs w:val="24"/>
        </w:rPr>
      </w:pPr>
    </w:p>
    <w:p w14:paraId="7B742AE6" w14:textId="77777777" w:rsidR="00494FFE" w:rsidRPr="004864BE" w:rsidRDefault="00494FFE" w:rsidP="000B529D">
      <w:pPr>
        <w:rPr>
          <w:i/>
          <w:iCs/>
          <w:sz w:val="24"/>
          <w:szCs w:val="24"/>
        </w:rPr>
      </w:pPr>
    </w:p>
    <w:p w14:paraId="33D57437" w14:textId="4DC021D6" w:rsidR="000B529D" w:rsidRDefault="000B529D"/>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24E572D8" w14:textId="77777777" w:rsidR="005A0D16" w:rsidRPr="00CD7126" w:rsidRDefault="005A0D16" w:rsidP="005A0D16">
      <w:pPr>
        <w:jc w:val="center"/>
        <w:rPr>
          <w:b/>
          <w:bCs/>
        </w:rPr>
      </w:pPr>
      <w:r w:rsidRPr="00CD7126">
        <w:rPr>
          <w:b/>
          <w:bCs/>
        </w:rPr>
        <w:t>Segment Inclusion Criteria for Vancouver</w:t>
      </w:r>
    </w:p>
    <w:p w14:paraId="11738FBB" w14:textId="77777777" w:rsidR="005A0D16" w:rsidRDefault="005A0D16" w:rsidP="005A0D16">
      <w:pPr>
        <w:spacing w:after="0" w:line="240" w:lineRule="auto"/>
      </w:pPr>
    </w:p>
    <w:p w14:paraId="195DA272" w14:textId="77777777" w:rsidR="005A0D16" w:rsidRDefault="005A0D16" w:rsidP="005A0D16">
      <w:pPr>
        <w:spacing w:after="0" w:line="240" w:lineRule="auto"/>
      </w:pPr>
      <w:r>
        <w:rPr>
          <w:noProof/>
        </w:rPr>
        <mc:AlternateContent>
          <mc:Choice Requires="wps">
            <w:drawing>
              <wp:anchor distT="0" distB="0" distL="114300" distR="114300" simplePos="0" relativeHeight="251688960" behindDoc="0" locked="0" layoutInCell="1" allowOverlap="1" wp14:anchorId="19907C24" wp14:editId="56F74226">
                <wp:simplePos x="0" y="0"/>
                <wp:positionH relativeFrom="column">
                  <wp:posOffset>577958</wp:posOffset>
                </wp:positionH>
                <wp:positionV relativeFrom="paragraph">
                  <wp:posOffset>52490</wp:posOffset>
                </wp:positionV>
                <wp:extent cx="6743700" cy="810883"/>
                <wp:effectExtent l="0" t="0" r="19050" b="27940"/>
                <wp:wrapNone/>
                <wp:docPr id="1" name="Rectangle 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proofErr w:type="gramStart"/>
                            <w:r w:rsidRPr="004435DE">
                              <w:rPr>
                                <w:rFonts w:ascii="Arial" w:hAnsi="Arial" w:cs="Arial"/>
                                <w:color w:val="000000" w:themeColor="text1"/>
                                <w:sz w:val="18"/>
                                <w:szCs w:val="18"/>
                              </w:rPr>
                              <w:t>https://opendata.vancouver.ca/explore/dataset/bikeways/information</w:t>
                            </w:r>
                            <w:proofErr w:type="gramEnd"/>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07C24" id="Rectangle 1" o:spid="_x0000_s1042" style="position:absolute;margin-left:45.5pt;margin-top:4.15pt;width:531pt;height:63.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" filled="f" strokecolor="black [3213]" strokeweight="1pt">
                <v:textbo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proofErr w:type="gramStart"/>
                      <w:r w:rsidRPr="004435DE">
                        <w:rPr>
                          <w:rFonts w:ascii="Arial" w:hAnsi="Arial" w:cs="Arial"/>
                          <w:color w:val="000000" w:themeColor="text1"/>
                          <w:sz w:val="18"/>
                          <w:szCs w:val="18"/>
                        </w:rPr>
                        <w:t>https://opendata.vancouver.ca/explore/dataset/bikeways/information</w:t>
                      </w:r>
                      <w:proofErr w:type="gramEnd"/>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v:textbox>
              </v:rect>
            </w:pict>
          </mc:Fallback>
        </mc:AlternateContent>
      </w:r>
    </w:p>
    <w:p w14:paraId="382DBB04" w14:textId="77777777" w:rsidR="005A0D16" w:rsidRDefault="005A0D16" w:rsidP="005A0D16">
      <w:pPr>
        <w:spacing w:after="0" w:line="240" w:lineRule="auto"/>
      </w:pPr>
      <w:r>
        <w:rPr>
          <w:noProof/>
        </w:rPr>
        <mc:AlternateContent>
          <mc:Choice Requires="wps">
            <w:drawing>
              <wp:anchor distT="0" distB="0" distL="114300" distR="114300" simplePos="0" relativeHeight="251697152" behindDoc="0" locked="0" layoutInCell="1" allowOverlap="1" wp14:anchorId="66B19A2C" wp14:editId="4674792E">
                <wp:simplePos x="0" y="0"/>
                <wp:positionH relativeFrom="column">
                  <wp:posOffset>-198947</wp:posOffset>
                </wp:positionH>
                <wp:positionV relativeFrom="paragraph">
                  <wp:posOffset>136237</wp:posOffset>
                </wp:positionV>
                <wp:extent cx="867647" cy="262890"/>
                <wp:effectExtent l="0" t="2540" r="25400" b="25400"/>
                <wp:wrapNone/>
                <wp:docPr id="31" name="Flowchart: Alternate Process 31"/>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B19A2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43" type="#_x0000_t176" style="position:absolute;margin-left:-15.65pt;margin-top:10.75pt;width:68.3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" fillcolor="#9cc2e5 [1944]" strokecolor="black [3213]" strokeweight="1pt">
                <v:textbo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4D6C6CDB" w14:textId="77777777" w:rsidR="005A0D16" w:rsidRDefault="005A0D16" w:rsidP="005A0D16">
      <w:pPr>
        <w:spacing w:after="0" w:line="240" w:lineRule="auto"/>
      </w:pPr>
    </w:p>
    <w:p w14:paraId="5398F6AF" w14:textId="77777777" w:rsidR="005A0D16" w:rsidRDefault="005A0D16" w:rsidP="005A0D16">
      <w:pPr>
        <w:spacing w:after="0" w:line="240" w:lineRule="auto"/>
      </w:pPr>
    </w:p>
    <w:p w14:paraId="2E3C6B58" w14:textId="77777777" w:rsidR="005A0D16" w:rsidRDefault="005A0D16" w:rsidP="005A0D16">
      <w:pPr>
        <w:spacing w:after="0" w:line="240" w:lineRule="auto"/>
      </w:pPr>
    </w:p>
    <w:p w14:paraId="5EEEEBA7" w14:textId="77777777" w:rsidR="005A0D16" w:rsidRDefault="005A0D16" w:rsidP="005A0D16">
      <w:pPr>
        <w:spacing w:after="0" w:line="240" w:lineRule="auto"/>
      </w:pPr>
      <w:r>
        <w:rPr>
          <w:noProof/>
        </w:rPr>
        <mc:AlternateContent>
          <mc:Choice Requires="wps">
            <w:drawing>
              <wp:anchor distT="0" distB="0" distL="114300" distR="114300" simplePos="0" relativeHeight="251700224" behindDoc="0" locked="0" layoutInCell="1" allowOverlap="1" wp14:anchorId="7D59A277" wp14:editId="72BA9761">
                <wp:simplePos x="0" y="0"/>
                <wp:positionH relativeFrom="column">
                  <wp:posOffset>1414960</wp:posOffset>
                </wp:positionH>
                <wp:positionV relativeFrom="paragraph">
                  <wp:posOffset>16149</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29BC3A" id="_x0000_t32" coordsize="21600,21600" o:spt="32" o:oned="t" path="m,l21600,21600e" filled="f">
                <v:path arrowok="t" fillok="f" o:connecttype="none"/>
                <o:lock v:ext="edit" shapetype="t"/>
              </v:shapetype>
              <v:shape id="Straight Arrow Connector 27" o:spid="_x0000_s1026" type="#_x0000_t32" style="position:absolute;margin-left:111.4pt;margin-top:1.25pt;width:0;height:22.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0ED359F6" w14:textId="77777777" w:rsidR="005A0D16" w:rsidRDefault="005A0D16" w:rsidP="005A0D16">
      <w:pPr>
        <w:spacing w:after="0" w:line="240" w:lineRule="auto"/>
      </w:pPr>
      <w:r>
        <w:rPr>
          <w:noProof/>
        </w:rPr>
        <mc:AlternateContent>
          <mc:Choice Requires="wps">
            <w:drawing>
              <wp:anchor distT="0" distB="0" distL="114300" distR="114300" simplePos="0" relativeHeight="251691008" behindDoc="0" locked="0" layoutInCell="1" allowOverlap="1" wp14:anchorId="7B4E50A8" wp14:editId="067936F2">
                <wp:simplePos x="0" y="0"/>
                <wp:positionH relativeFrom="column">
                  <wp:posOffset>5435531</wp:posOffset>
                </wp:positionH>
                <wp:positionV relativeFrom="paragraph">
                  <wp:posOffset>116677</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E50A8" id="Rectangle 4" o:spid="_x0000_s1044" style="position:absolute;margin-left:428pt;margin-top:9.2pt;width:148.6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PafhgIAAHE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" filled="f" strokecolor="black [3213]" strokeweight="1pt">
                <v:textbo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733D8367" wp14:editId="19E70E0A">
                <wp:simplePos x="0" y="0"/>
                <wp:positionH relativeFrom="column">
                  <wp:posOffset>590850</wp:posOffset>
                </wp:positionH>
                <wp:positionV relativeFrom="paragraph">
                  <wp:posOffset>126295</wp:posOffset>
                </wp:positionV>
                <wp:extent cx="4330460" cy="526415"/>
                <wp:effectExtent l="0" t="0" r="13335" b="26035"/>
                <wp:wrapNone/>
                <wp:docPr id="3" name="Rectangle 3"/>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proofErr w:type="spellStart"/>
                            <w:r>
                              <w:rPr>
                                <w:rFonts w:ascii="Arial" w:hAnsi="Arial" w:cs="Arial"/>
                                <w:color w:val="000000" w:themeColor="text1"/>
                                <w:sz w:val="18"/>
                                <w:szCs w:val="20"/>
                              </w:rPr>
                              <w:t>bikeway_type</w:t>
                            </w:r>
                            <w:proofErr w:type="spellEnd"/>
                            <w:r>
                              <w:rPr>
                                <w:rFonts w:ascii="Arial" w:hAnsi="Arial" w:cs="Arial"/>
                                <w:color w:val="000000" w:themeColor="text1"/>
                                <w:sz w:val="18"/>
                                <w:szCs w:val="20"/>
                              </w:rPr>
                              <w:t xml:space="preserv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D8367" id="Rectangle 3" o:spid="_x0000_s1045" style="position:absolute;margin-left:46.5pt;margin-top:9.95pt;width:341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" filled="f" strokecolor="black [3213]" strokeweight="1pt">
                <v:textbo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proofErr w:type="spellStart"/>
                      <w:r>
                        <w:rPr>
                          <w:rFonts w:ascii="Arial" w:hAnsi="Arial" w:cs="Arial"/>
                          <w:color w:val="000000" w:themeColor="text1"/>
                          <w:sz w:val="18"/>
                          <w:szCs w:val="20"/>
                        </w:rPr>
                        <w:t>bikeway_type</w:t>
                      </w:r>
                      <w:proofErr w:type="spellEnd"/>
                      <w:r>
                        <w:rPr>
                          <w:rFonts w:ascii="Arial" w:hAnsi="Arial" w:cs="Arial"/>
                          <w:color w:val="000000" w:themeColor="text1"/>
                          <w:sz w:val="18"/>
                          <w:szCs w:val="20"/>
                        </w:rPr>
                        <w:t xml:space="preserv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v:textbox>
              </v:rect>
            </w:pict>
          </mc:Fallback>
        </mc:AlternateContent>
      </w:r>
    </w:p>
    <w:p w14:paraId="5D2EE23F" w14:textId="77777777" w:rsidR="005A0D16" w:rsidRDefault="005A0D16" w:rsidP="005A0D16">
      <w:pPr>
        <w:spacing w:after="0" w:line="240" w:lineRule="auto"/>
      </w:pPr>
    </w:p>
    <w:p w14:paraId="6AAA6759" w14:textId="77777777" w:rsidR="005A0D16" w:rsidRDefault="005A0D16" w:rsidP="005A0D16">
      <w:pPr>
        <w:spacing w:after="0" w:line="240" w:lineRule="auto"/>
      </w:pPr>
      <w:r>
        <w:rPr>
          <w:noProof/>
        </w:rPr>
        <mc:AlternateContent>
          <mc:Choice Requires="wps">
            <w:drawing>
              <wp:anchor distT="0" distB="0" distL="114300" distR="114300" simplePos="0" relativeHeight="251695104" behindDoc="0" locked="0" layoutInCell="1" allowOverlap="1" wp14:anchorId="501266C8" wp14:editId="6CFDD5A1">
                <wp:simplePos x="0" y="0"/>
                <wp:positionH relativeFrom="column">
                  <wp:posOffset>4940891</wp:posOffset>
                </wp:positionH>
                <wp:positionV relativeFrom="paragraph">
                  <wp:posOffset>44431</wp:posOffset>
                </wp:positionV>
                <wp:extent cx="5040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217209" id="Straight Arrow Connector 15" o:spid="_x0000_s1026" type="#_x0000_t32" style="position:absolute;margin-left:389.05pt;margin-top:3.5pt;width:39.7pt;height:0;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264BA0B8" w14:textId="77777777" w:rsidR="005A0D16" w:rsidRDefault="005A0D16" w:rsidP="005A0D16">
      <w:pPr>
        <w:spacing w:after="0" w:line="240" w:lineRule="auto"/>
      </w:pPr>
      <w:r>
        <w:rPr>
          <w:noProof/>
        </w:rPr>
        <mc:AlternateContent>
          <mc:Choice Requires="wps">
            <w:drawing>
              <wp:anchor distT="0" distB="0" distL="114300" distR="114300" simplePos="0" relativeHeight="251701248" behindDoc="0" locked="0" layoutInCell="1" allowOverlap="1" wp14:anchorId="60F96C8F" wp14:editId="5BC69984">
                <wp:simplePos x="0" y="0"/>
                <wp:positionH relativeFrom="column">
                  <wp:posOffset>1415333</wp:posOffset>
                </wp:positionH>
                <wp:positionV relativeFrom="paragraph">
                  <wp:posOffset>142982</wp:posOffset>
                </wp:positionV>
                <wp:extent cx="0" cy="180000"/>
                <wp:effectExtent l="76200" t="0" r="57150" b="48895"/>
                <wp:wrapNone/>
                <wp:docPr id="35" name="Straight Arrow Connector 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CFDEC" id="Straight Arrow Connector 35" o:spid="_x0000_s1026" type="#_x0000_t32" style="position:absolute;margin-left:111.45pt;margin-top:11.25pt;width:0;height:1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3E616F16"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3056" behindDoc="0" locked="0" layoutInCell="1" allowOverlap="1" wp14:anchorId="6CFC488C" wp14:editId="25781CC5">
                <wp:simplePos x="0" y="0"/>
                <wp:positionH relativeFrom="column">
                  <wp:posOffset>5436524</wp:posOffset>
                </wp:positionH>
                <wp:positionV relativeFrom="paragraph">
                  <wp:posOffset>151916</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C488C" id="Rectangle 6" o:spid="_x0000_s1046" style="position:absolute;margin-left:428.05pt;margin-top:11.95pt;width:148.6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9WbhwIAAHE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" filled="f" strokecolor="black [3213]" strokeweight="1pt">
                <v:textbo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v:textbox>
              </v:rect>
            </w:pict>
          </mc:Fallback>
        </mc:AlternateContent>
      </w:r>
      <w:r w:rsidRPr="00560609">
        <w:rPr>
          <w:noProof/>
        </w:rPr>
        <mc:AlternateContent>
          <mc:Choice Requires="wps">
            <w:drawing>
              <wp:anchor distT="0" distB="0" distL="114300" distR="114300" simplePos="0" relativeHeight="251692032" behindDoc="0" locked="0" layoutInCell="1" allowOverlap="1" wp14:anchorId="0BF4796D" wp14:editId="3CE3057E">
                <wp:simplePos x="0" y="0"/>
                <wp:positionH relativeFrom="column">
                  <wp:posOffset>588047</wp:posOffset>
                </wp:positionH>
                <wp:positionV relativeFrom="paragraph">
                  <wp:posOffset>149011</wp:posOffset>
                </wp:positionV>
                <wp:extent cx="2786332" cy="526415"/>
                <wp:effectExtent l="0" t="0" r="14605" b="26035"/>
                <wp:wrapNone/>
                <wp:docPr id="5" name="Rectangle 5"/>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Infrastructure Located on Roadway: </w:t>
                            </w:r>
                            <w:proofErr w:type="spellStart"/>
                            <w:r>
                              <w:rPr>
                                <w:rFonts w:ascii="Arial" w:hAnsi="Arial" w:cs="Arial"/>
                                <w:color w:val="000000" w:themeColor="text1"/>
                                <w:sz w:val="18"/>
                                <w:szCs w:val="20"/>
                              </w:rPr>
                              <w:t>street_</w:t>
                            </w:r>
                            <w:proofErr w:type="gramStart"/>
                            <w:r>
                              <w:rPr>
                                <w:rFonts w:ascii="Arial" w:hAnsi="Arial" w:cs="Arial"/>
                                <w:color w:val="000000" w:themeColor="text1"/>
                                <w:sz w:val="18"/>
                                <w:szCs w:val="20"/>
                              </w:rPr>
                              <w:t>segment</w:t>
                            </w:r>
                            <w:proofErr w:type="spellEnd"/>
                            <w:r>
                              <w:rPr>
                                <w:rFonts w:ascii="Arial" w:hAnsi="Arial" w:cs="Arial"/>
                                <w:color w:val="000000" w:themeColor="text1"/>
                                <w:sz w:val="18"/>
                                <w:szCs w:val="20"/>
                              </w:rPr>
                              <w:t xml:space="preserve"> !</w:t>
                            </w:r>
                            <w:proofErr w:type="gramEnd"/>
                            <w:r>
                              <w:rPr>
                                <w:rFonts w:ascii="Arial" w:hAnsi="Arial" w:cs="Arial"/>
                                <w:color w:val="000000" w:themeColor="text1"/>
                                <w:sz w:val="18"/>
                                <w:szCs w:val="20"/>
                              </w:rPr>
                              <w:t>=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4796D" id="Rectangle 5" o:spid="_x0000_s1047" style="position:absolute;margin-left:46.3pt;margin-top:11.75pt;width:219.4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" filled="f" strokecolor="black [3213]" strokeweight="1pt">
                <v:textbo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Infrastructure Located on Roadway: </w:t>
                      </w:r>
                      <w:proofErr w:type="spellStart"/>
                      <w:r>
                        <w:rPr>
                          <w:rFonts w:ascii="Arial" w:hAnsi="Arial" w:cs="Arial"/>
                          <w:color w:val="000000" w:themeColor="text1"/>
                          <w:sz w:val="18"/>
                          <w:szCs w:val="20"/>
                        </w:rPr>
                        <w:t>street_</w:t>
                      </w:r>
                      <w:proofErr w:type="gramStart"/>
                      <w:r>
                        <w:rPr>
                          <w:rFonts w:ascii="Arial" w:hAnsi="Arial" w:cs="Arial"/>
                          <w:color w:val="000000" w:themeColor="text1"/>
                          <w:sz w:val="18"/>
                          <w:szCs w:val="20"/>
                        </w:rPr>
                        <w:t>segment</w:t>
                      </w:r>
                      <w:proofErr w:type="spellEnd"/>
                      <w:r>
                        <w:rPr>
                          <w:rFonts w:ascii="Arial" w:hAnsi="Arial" w:cs="Arial"/>
                          <w:color w:val="000000" w:themeColor="text1"/>
                          <w:sz w:val="18"/>
                          <w:szCs w:val="20"/>
                        </w:rPr>
                        <w:t xml:space="preserve"> !</w:t>
                      </w:r>
                      <w:proofErr w:type="gramEnd"/>
                      <w:r>
                        <w:rPr>
                          <w:rFonts w:ascii="Arial" w:hAnsi="Arial" w:cs="Arial"/>
                          <w:color w:val="000000" w:themeColor="text1"/>
                          <w:sz w:val="18"/>
                          <w:szCs w:val="20"/>
                        </w:rPr>
                        <w:t>=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v:textbox>
              </v:rect>
            </w:pict>
          </mc:Fallback>
        </mc:AlternateContent>
      </w:r>
    </w:p>
    <w:p w14:paraId="3AEF7A55" w14:textId="77777777" w:rsidR="005A0D16" w:rsidRDefault="005A0D16" w:rsidP="005A0D16">
      <w:pPr>
        <w:spacing w:after="0" w:line="240" w:lineRule="auto"/>
      </w:pPr>
      <w:r>
        <w:rPr>
          <w:noProof/>
        </w:rPr>
        <mc:AlternateContent>
          <mc:Choice Requires="wps">
            <w:drawing>
              <wp:anchor distT="0" distB="0" distL="114300" distR="114300" simplePos="0" relativeHeight="251698176" behindDoc="0" locked="0" layoutInCell="1" allowOverlap="1" wp14:anchorId="6C5683C5" wp14:editId="4E0A03F8">
                <wp:simplePos x="0" y="0"/>
                <wp:positionH relativeFrom="column">
                  <wp:posOffset>-736590</wp:posOffset>
                </wp:positionH>
                <wp:positionV relativeFrom="paragraph">
                  <wp:posOffset>115894</wp:posOffset>
                </wp:positionV>
                <wp:extent cx="1969588" cy="262890"/>
                <wp:effectExtent l="0" t="4127" r="26987" b="26988"/>
                <wp:wrapNone/>
                <wp:docPr id="32" name="Flowchart: Alternate Process 32"/>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683C5" id="Flowchart: Alternate Process 32" o:spid="_x0000_s1048" type="#_x0000_t176" style="position:absolute;margin-left:-58pt;margin-top:9.15pt;width:155.1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" fillcolor="#9cc2e5 [1944]" strokecolor="black [3213]" strokeweight="1pt">
                <v:textbo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034D278" w14:textId="77777777" w:rsidR="005A0D16" w:rsidRDefault="005A0D16" w:rsidP="005A0D16">
      <w:pPr>
        <w:spacing w:after="0" w:line="240" w:lineRule="auto"/>
      </w:pPr>
      <w:r>
        <w:rPr>
          <w:noProof/>
        </w:rPr>
        <mc:AlternateContent>
          <mc:Choice Requires="wps">
            <w:drawing>
              <wp:anchor distT="0" distB="0" distL="114300" distR="114300" simplePos="0" relativeHeight="251696128" behindDoc="0" locked="0" layoutInCell="1" allowOverlap="1" wp14:anchorId="71470E0B" wp14:editId="4DF2AABD">
                <wp:simplePos x="0" y="0"/>
                <wp:positionH relativeFrom="column">
                  <wp:posOffset>3375660</wp:posOffset>
                </wp:positionH>
                <wp:positionV relativeFrom="paragraph">
                  <wp:posOffset>82550</wp:posOffset>
                </wp:positionV>
                <wp:extent cx="2052000" cy="0"/>
                <wp:effectExtent l="0" t="76200" r="24765" b="95250"/>
                <wp:wrapNone/>
                <wp:docPr id="16" name="Straight Arrow Connector 16"/>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70EA7E8" id="Straight Arrow Connector 16" o:spid="_x0000_s1026" type="#_x0000_t32" style="position:absolute;margin-left:265.8pt;margin-top:6.5pt;width:161.55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557AF2ED" w14:textId="77777777" w:rsidR="005A0D16" w:rsidRDefault="005A0D16" w:rsidP="005A0D16">
      <w:pPr>
        <w:spacing w:after="0" w:line="240" w:lineRule="auto"/>
      </w:pPr>
    </w:p>
    <w:p w14:paraId="68C643D0" w14:textId="77777777" w:rsidR="005A0D16" w:rsidRDefault="005A0D16" w:rsidP="005A0D16">
      <w:pPr>
        <w:spacing w:after="0" w:line="240" w:lineRule="auto"/>
      </w:pPr>
      <w:r>
        <w:rPr>
          <w:noProof/>
        </w:rPr>
        <mc:AlternateContent>
          <mc:Choice Requires="wps">
            <w:drawing>
              <wp:anchor distT="0" distB="0" distL="114300" distR="114300" simplePos="0" relativeHeight="251702272" behindDoc="0" locked="0" layoutInCell="1" allowOverlap="1" wp14:anchorId="718D007B" wp14:editId="49585722">
                <wp:simplePos x="0" y="0"/>
                <wp:positionH relativeFrom="column">
                  <wp:posOffset>1417257</wp:posOffset>
                </wp:positionH>
                <wp:positionV relativeFrom="paragraph">
                  <wp:posOffset>13888</wp:posOffset>
                </wp:positionV>
                <wp:extent cx="0" cy="180000"/>
                <wp:effectExtent l="76200" t="0" r="57150" b="48895"/>
                <wp:wrapNone/>
                <wp:docPr id="1624799494" name="Straight Arrow Connector 162479949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AD48B" id="Straight Arrow Connector 1624799494" o:spid="_x0000_s1026" type="#_x0000_t32" style="position:absolute;margin-left:111.6pt;margin-top:1.1pt;width:0;height:1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19247AFA"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05344" behindDoc="0" locked="0" layoutInCell="1" allowOverlap="1" wp14:anchorId="5D139548" wp14:editId="5352D481">
                <wp:simplePos x="0" y="0"/>
                <wp:positionH relativeFrom="column">
                  <wp:posOffset>5436116</wp:posOffset>
                </wp:positionH>
                <wp:positionV relativeFrom="paragraph">
                  <wp:posOffset>85794</wp:posOffset>
                </wp:positionV>
                <wp:extent cx="1869968" cy="535041"/>
                <wp:effectExtent l="0" t="0" r="16510" b="17780"/>
                <wp:wrapNone/>
                <wp:docPr id="1640085734" name="Rectangle 1640085734"/>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39548" id="Rectangle 1640085734" o:spid="_x0000_s1049" style="position:absolute;margin-left:428.05pt;margin-top:6.75pt;width:147.25pt;height:42.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" filled="f" strokecolor="black [3213]" strokeweight="1pt">
                <v:textbo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v:textbox>
              </v:rect>
            </w:pict>
          </mc:Fallback>
        </mc:AlternateContent>
      </w:r>
      <w:r w:rsidRPr="00560609">
        <w:rPr>
          <w:noProof/>
        </w:rPr>
        <mc:AlternateContent>
          <mc:Choice Requires="wps">
            <w:drawing>
              <wp:anchor distT="0" distB="0" distL="114300" distR="114300" simplePos="0" relativeHeight="251703296" behindDoc="0" locked="0" layoutInCell="1" allowOverlap="1" wp14:anchorId="2BAF418A" wp14:editId="7D721B74">
                <wp:simplePos x="0" y="0"/>
                <wp:positionH relativeFrom="column">
                  <wp:posOffset>578894</wp:posOffset>
                </wp:positionH>
                <wp:positionV relativeFrom="paragraph">
                  <wp:posOffset>21998</wp:posOffset>
                </wp:positionV>
                <wp:extent cx="3582063" cy="526415"/>
                <wp:effectExtent l="0" t="0" r="18415" b="26035"/>
                <wp:wrapNone/>
                <wp:docPr id="835825643" name="Rectangle 835825643"/>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F418A" id="Rectangle 835825643" o:spid="_x0000_s1050" style="position:absolute;margin-left:45.6pt;margin-top:1.75pt;width:282.05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" filled="f" strokecolor="black [3213]" strokeweight="1pt">
                <v:textbo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v:textbox>
              </v:rect>
            </w:pict>
          </mc:Fallback>
        </mc:AlternateContent>
      </w:r>
    </w:p>
    <w:p w14:paraId="278E7854" w14:textId="77777777" w:rsidR="005A0D16" w:rsidRDefault="005A0D16" w:rsidP="005A0D16">
      <w:pPr>
        <w:spacing w:after="0" w:line="240" w:lineRule="auto"/>
      </w:pPr>
      <w:r>
        <w:rPr>
          <w:noProof/>
        </w:rPr>
        <mc:AlternateContent>
          <mc:Choice Requires="wps">
            <w:drawing>
              <wp:anchor distT="0" distB="0" distL="114300" distR="114300" simplePos="0" relativeHeight="251704320" behindDoc="0" locked="0" layoutInCell="1" allowOverlap="1" wp14:anchorId="1D94268E" wp14:editId="5797E156">
                <wp:simplePos x="0" y="0"/>
                <wp:positionH relativeFrom="column">
                  <wp:posOffset>4181475</wp:posOffset>
                </wp:positionH>
                <wp:positionV relativeFrom="paragraph">
                  <wp:posOffset>118745</wp:posOffset>
                </wp:positionV>
                <wp:extent cx="1224000" cy="0"/>
                <wp:effectExtent l="0" t="76200" r="14605" b="95250"/>
                <wp:wrapNone/>
                <wp:docPr id="156513659" name="Straight Arrow Connector 156513659"/>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E7AFD16" id="Straight Arrow Connector 156513659" o:spid="_x0000_s1026" type="#_x0000_t32" style="position:absolute;margin-left:329.25pt;margin-top:9.35pt;width:96.4pt;height:0;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1FAAE823" w14:textId="77777777" w:rsidR="005A0D16" w:rsidRDefault="005A0D16" w:rsidP="005A0D16">
      <w:pPr>
        <w:spacing w:after="0" w:line="240" w:lineRule="auto"/>
      </w:pPr>
    </w:p>
    <w:p w14:paraId="7A985456" w14:textId="77777777" w:rsidR="005A0D16" w:rsidRDefault="005A0D16" w:rsidP="005A0D16">
      <w:pPr>
        <w:spacing w:after="0" w:line="240" w:lineRule="auto"/>
      </w:pPr>
      <w:r>
        <w:rPr>
          <w:noProof/>
        </w:rPr>
        <mc:AlternateContent>
          <mc:Choice Requires="wps">
            <w:drawing>
              <wp:anchor distT="0" distB="0" distL="114300" distR="114300" simplePos="0" relativeHeight="251706368" behindDoc="0" locked="0" layoutInCell="1" allowOverlap="1" wp14:anchorId="78AC9294" wp14:editId="0F803F04">
                <wp:simplePos x="0" y="0"/>
                <wp:positionH relativeFrom="column">
                  <wp:posOffset>1409895</wp:posOffset>
                </wp:positionH>
                <wp:positionV relativeFrom="paragraph">
                  <wp:posOffset>37321</wp:posOffset>
                </wp:positionV>
                <wp:extent cx="0" cy="180000"/>
                <wp:effectExtent l="76200" t="0" r="57150" b="48895"/>
                <wp:wrapNone/>
                <wp:docPr id="1363445041" name="Straight Arrow Connector 136344504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209DD1" id="Straight Arrow Connector 1363445041" o:spid="_x0000_s1026" type="#_x0000_t32" style="position:absolute;margin-left:111pt;margin-top:2.95pt;width:0;height:14.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40E86E5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4080" behindDoc="0" locked="0" layoutInCell="1" allowOverlap="1" wp14:anchorId="45FE2AAF" wp14:editId="42B85830">
                <wp:simplePos x="0" y="0"/>
                <wp:positionH relativeFrom="column">
                  <wp:posOffset>577001</wp:posOffset>
                </wp:positionH>
                <wp:positionV relativeFrom="paragraph">
                  <wp:posOffset>88401</wp:posOffset>
                </wp:positionV>
                <wp:extent cx="2738310" cy="529627"/>
                <wp:effectExtent l="0" t="0" r="24130" b="22860"/>
                <wp:wrapNone/>
                <wp:docPr id="13" name="Rectangle 13"/>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E2AAF" id="Rectangle 13" o:spid="_x0000_s1051" style="position:absolute;margin-left:45.45pt;margin-top:6.95pt;width:215.6pt;height:4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" filled="f" strokecolor="black [3213]" strokeweight="1pt">
                <v:textbo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2FDDC644" w14:textId="77777777" w:rsidR="005A0D16" w:rsidRDefault="005A0D16" w:rsidP="005A0D16">
      <w:pPr>
        <w:spacing w:after="0" w:line="240" w:lineRule="auto"/>
      </w:pPr>
      <w:r>
        <w:rPr>
          <w:noProof/>
        </w:rPr>
        <mc:AlternateContent>
          <mc:Choice Requires="wps">
            <w:drawing>
              <wp:anchor distT="0" distB="0" distL="114300" distR="114300" simplePos="0" relativeHeight="251699200" behindDoc="0" locked="0" layoutInCell="1" allowOverlap="1" wp14:anchorId="351BF065" wp14:editId="0BE22D0F">
                <wp:simplePos x="0" y="0"/>
                <wp:positionH relativeFrom="column">
                  <wp:posOffset>-64769</wp:posOffset>
                </wp:positionH>
                <wp:positionV relativeFrom="paragraph">
                  <wp:posOffset>40191</wp:posOffset>
                </wp:positionV>
                <wp:extent cx="641416" cy="262890"/>
                <wp:effectExtent l="0" t="1270" r="24130" b="24130"/>
                <wp:wrapNone/>
                <wp:docPr id="33" name="Flowchart: Alternate Process 33"/>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BF065" id="Flowchart: Alternate Process 33" o:spid="_x0000_s1052" type="#_x0000_t176" style="position:absolute;margin-left:-5.1pt;margin-top:3.15pt;width:50.5pt;height:20.7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" fillcolor="#9cc2e5 [1944]" strokecolor="black [3213]" strokeweight="1pt">
                <v:textbo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6A0BDD31" w14:textId="77777777" w:rsidR="005A0D16" w:rsidRDefault="005A0D16" w:rsidP="005A0D16">
      <w:pPr>
        <w:spacing w:after="0" w:line="240" w:lineRule="auto"/>
      </w:pPr>
    </w:p>
    <w:p w14:paraId="64318D5F" w14:textId="77777777" w:rsidR="005A0D16" w:rsidRDefault="005A0D16" w:rsidP="005A0D16">
      <w:pPr>
        <w:spacing w:after="0" w:line="240" w:lineRule="auto"/>
      </w:pPr>
      <w:r>
        <w:rPr>
          <w:noProof/>
        </w:rPr>
        <mc:AlternateContent>
          <mc:Choice Requires="wps">
            <w:drawing>
              <wp:anchor distT="0" distB="0" distL="114300" distR="114300" simplePos="0" relativeHeight="251709440" behindDoc="0" locked="0" layoutInCell="1" allowOverlap="1" wp14:anchorId="7EE74E2B" wp14:editId="0AAED0E5">
                <wp:simplePos x="0" y="0"/>
                <wp:positionH relativeFrom="column">
                  <wp:posOffset>1410515</wp:posOffset>
                </wp:positionH>
                <wp:positionV relativeFrom="paragraph">
                  <wp:posOffset>112945</wp:posOffset>
                </wp:positionV>
                <wp:extent cx="0" cy="180000"/>
                <wp:effectExtent l="76200" t="0" r="57150" b="48895"/>
                <wp:wrapNone/>
                <wp:docPr id="251586042" name="Straight Arrow Connector 25158604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B935E" id="Straight Arrow Connector 251586042" o:spid="_x0000_s1026" type="#_x0000_t32" style="position:absolute;margin-left:111.05pt;margin-top:8.9pt;width:0;height:14.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5C0956EB" w14:textId="77777777" w:rsidR="005A0D16" w:rsidRDefault="005A0D16" w:rsidP="005A0D16">
      <w:pPr>
        <w:spacing w:after="0" w:line="240" w:lineRule="auto"/>
      </w:pPr>
    </w:p>
    <w:p w14:paraId="6D58544E"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0464" behindDoc="0" locked="0" layoutInCell="1" allowOverlap="1" wp14:anchorId="6F908BAC" wp14:editId="174B4551">
                <wp:simplePos x="0" y="0"/>
                <wp:positionH relativeFrom="column">
                  <wp:posOffset>4427750</wp:posOffset>
                </wp:positionH>
                <wp:positionV relativeFrom="paragraph">
                  <wp:posOffset>23800</wp:posOffset>
                </wp:positionV>
                <wp:extent cx="3657600" cy="938849"/>
                <wp:effectExtent l="0" t="0" r="19050" b="13970"/>
                <wp:wrapNone/>
                <wp:docPr id="1071939130" name="Rectangle 1071939130"/>
                <wp:cNvGraphicFramePr/>
                <a:graphic xmlns:a="http://schemas.openxmlformats.org/drawingml/2006/main">
                  <a:graphicData uri="http://schemas.microsoft.com/office/word/2010/wordprocessingShape">
                    <wps:wsp>
                      <wps:cNvSpPr/>
                      <wps:spPr>
                        <a:xfrm>
                          <a:off x="0" y="0"/>
                          <a:ext cx="3657600" cy="9388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08BAC" id="Rectangle 1071939130" o:spid="_x0000_s1053" style="position:absolute;margin-left:348.65pt;margin-top:1.85pt;width:4in;height:7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" filled="f" strokecolor="black [3213]" strokeweight="1pt">
                <v:textbo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v:textbox>
              </v:rect>
            </w:pict>
          </mc:Fallback>
        </mc:AlternateContent>
      </w:r>
      <w:r w:rsidRPr="00560609">
        <w:rPr>
          <w:noProof/>
        </w:rPr>
        <mc:AlternateContent>
          <mc:Choice Requires="wps">
            <w:drawing>
              <wp:anchor distT="0" distB="0" distL="114300" distR="114300" simplePos="0" relativeHeight="251708416" behindDoc="0" locked="0" layoutInCell="1" allowOverlap="1" wp14:anchorId="3DAEE368" wp14:editId="7956E259">
                <wp:simplePos x="0" y="0"/>
                <wp:positionH relativeFrom="column">
                  <wp:posOffset>562332</wp:posOffset>
                </wp:positionH>
                <wp:positionV relativeFrom="paragraph">
                  <wp:posOffset>3301</wp:posOffset>
                </wp:positionV>
                <wp:extent cx="2025650" cy="772594"/>
                <wp:effectExtent l="0" t="0" r="12700" b="27940"/>
                <wp:wrapNone/>
                <wp:docPr id="1180606471" name="Rectangle 1180606471"/>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EE368" id="Rectangle 1180606471" o:spid="_x0000_s1054" style="position:absolute;margin-left:44.3pt;margin-top:.25pt;width:159.5pt;height:6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" filled="f" strokecolor="black [3213]" strokeweight="1pt">
                <v:textbo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v:textbox>
              </v:rect>
            </w:pict>
          </mc:Fallback>
        </mc:AlternateContent>
      </w:r>
    </w:p>
    <w:p w14:paraId="70A7137E" w14:textId="77777777" w:rsidR="005A0D16" w:rsidRDefault="005A0D16" w:rsidP="005A0D16">
      <w:pPr>
        <w:spacing w:after="0" w:line="240" w:lineRule="auto"/>
      </w:pPr>
      <w:r>
        <w:rPr>
          <w:noProof/>
        </w:rPr>
        <mc:AlternateContent>
          <mc:Choice Requires="wps">
            <w:drawing>
              <wp:anchor distT="0" distB="0" distL="114300" distR="114300" simplePos="0" relativeHeight="251707392" behindDoc="0" locked="0" layoutInCell="1" allowOverlap="1" wp14:anchorId="15365ACF" wp14:editId="61466F05">
                <wp:simplePos x="0" y="0"/>
                <wp:positionH relativeFrom="column">
                  <wp:posOffset>-172100</wp:posOffset>
                </wp:positionH>
                <wp:positionV relativeFrom="paragraph">
                  <wp:posOffset>102396</wp:posOffset>
                </wp:positionV>
                <wp:extent cx="843085" cy="262890"/>
                <wp:effectExtent l="4128" t="0" r="18732" b="18733"/>
                <wp:wrapNone/>
                <wp:docPr id="880434513" name="Flowchart: Alternate Process 880434513"/>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5ACF" id="Flowchart: Alternate Process 880434513" o:spid="_x0000_s1055" type="#_x0000_t176" style="position:absolute;margin-left:-13.55pt;margin-top:8.05pt;width:66.4pt;height:20.7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" fillcolor="#9cc2e5 [1944]" strokecolor="black [3213]" strokeweight="1pt">
                <v:textbo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54A3BCFC" w14:textId="77777777" w:rsidR="005A0D16" w:rsidRDefault="005A0D16" w:rsidP="005A0D16">
      <w:pPr>
        <w:spacing w:after="0" w:line="240" w:lineRule="auto"/>
      </w:pPr>
      <w:r>
        <w:rPr>
          <w:noProof/>
        </w:rPr>
        <mc:AlternateContent>
          <mc:Choice Requires="wps">
            <w:drawing>
              <wp:anchor distT="0" distB="0" distL="114300" distR="114300" simplePos="0" relativeHeight="251711488" behindDoc="0" locked="0" layoutInCell="1" allowOverlap="1" wp14:anchorId="661DF904" wp14:editId="26E7055E">
                <wp:simplePos x="0" y="0"/>
                <wp:positionH relativeFrom="column">
                  <wp:posOffset>2621915</wp:posOffset>
                </wp:positionH>
                <wp:positionV relativeFrom="paragraph">
                  <wp:posOffset>81280</wp:posOffset>
                </wp:positionV>
                <wp:extent cx="1800000" cy="0"/>
                <wp:effectExtent l="0" t="76200" r="10160" b="95250"/>
                <wp:wrapNone/>
                <wp:docPr id="2103856053" name="Straight Arrow Connector 210385605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15D9729" id="Straight Arrow Connector 2103856053" o:spid="_x0000_s1026" type="#_x0000_t32" style="position:absolute;margin-left:206.45pt;margin-top:6.4pt;width:141.75pt;height: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8960543" w14:textId="77777777" w:rsidR="005A0D16" w:rsidRDefault="005A0D16" w:rsidP="005A0D16">
      <w:pPr>
        <w:spacing w:after="0" w:line="240" w:lineRule="auto"/>
      </w:pPr>
    </w:p>
    <w:p w14:paraId="1E549C88" w14:textId="77777777" w:rsidR="005A0D16" w:rsidRDefault="005A0D16" w:rsidP="005A0D16">
      <w:pPr>
        <w:spacing w:after="0" w:line="240" w:lineRule="auto"/>
      </w:pPr>
      <w:r>
        <w:rPr>
          <w:noProof/>
        </w:rPr>
        <mc:AlternateContent>
          <mc:Choice Requires="wps">
            <w:drawing>
              <wp:anchor distT="0" distB="0" distL="114300" distR="114300" simplePos="0" relativeHeight="251714560" behindDoc="0" locked="0" layoutInCell="1" allowOverlap="1" wp14:anchorId="07C5A4BE" wp14:editId="444DCC57">
                <wp:simplePos x="0" y="0"/>
                <wp:positionH relativeFrom="column">
                  <wp:posOffset>1409116</wp:posOffset>
                </wp:positionH>
                <wp:positionV relativeFrom="paragraph">
                  <wp:posOffset>94437</wp:posOffset>
                </wp:positionV>
                <wp:extent cx="0" cy="180000"/>
                <wp:effectExtent l="76200" t="0" r="57150" b="48895"/>
                <wp:wrapNone/>
                <wp:docPr id="1316092422" name="Straight Arrow Connector 131609242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DDE21E" id="Straight Arrow Connector 1316092422" o:spid="_x0000_s1026" type="#_x0000_t32" style="position:absolute;margin-left:110.95pt;margin-top:7.45pt;width:0;height:14.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F05C1EF" w14:textId="77777777" w:rsidR="005A0D16" w:rsidRDefault="005A0D16" w:rsidP="005A0D16">
      <w:r w:rsidRPr="00560609">
        <w:rPr>
          <w:noProof/>
        </w:rPr>
        <mc:AlternateContent>
          <mc:Choice Requires="wps">
            <w:drawing>
              <wp:anchor distT="0" distB="0" distL="114300" distR="114300" simplePos="0" relativeHeight="251713536" behindDoc="0" locked="0" layoutInCell="1" allowOverlap="1" wp14:anchorId="77A4EBBC" wp14:editId="0CF48C1A">
                <wp:simplePos x="0" y="0"/>
                <wp:positionH relativeFrom="column">
                  <wp:posOffset>575386</wp:posOffset>
                </wp:positionH>
                <wp:positionV relativeFrom="paragraph">
                  <wp:posOffset>137337</wp:posOffset>
                </wp:positionV>
                <wp:extent cx="2025650" cy="772594"/>
                <wp:effectExtent l="0" t="0" r="12700" b="27940"/>
                <wp:wrapNone/>
                <wp:docPr id="1824763235" name="Rectangle 1824763235"/>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4EBBC" id="Rectangle 1824763235" o:spid="_x0000_s1056" style="position:absolute;margin-left:45.3pt;margin-top:10.8pt;width:159.5pt;height:6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" filled="f" strokecolor="black [3213]" strokeweight="1pt">
                <v:textbo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v:textbox>
              </v:rect>
            </w:pict>
          </mc:Fallback>
        </mc:AlternateContent>
      </w:r>
    </w:p>
    <w:p w14:paraId="0AEDADF7" w14:textId="77777777" w:rsidR="005A0D16" w:rsidRDefault="005A0D16" w:rsidP="005A0D16">
      <w:r>
        <w:rPr>
          <w:noProof/>
        </w:rPr>
        <mc:AlternateContent>
          <mc:Choice Requires="wps">
            <w:drawing>
              <wp:anchor distT="0" distB="0" distL="114300" distR="114300" simplePos="0" relativeHeight="251712512" behindDoc="0" locked="0" layoutInCell="1" allowOverlap="1" wp14:anchorId="1CAF7E37" wp14:editId="1389C35F">
                <wp:simplePos x="0" y="0"/>
                <wp:positionH relativeFrom="column">
                  <wp:posOffset>-179398</wp:posOffset>
                </wp:positionH>
                <wp:positionV relativeFrom="paragraph">
                  <wp:posOffset>106210</wp:posOffset>
                </wp:positionV>
                <wp:extent cx="843085" cy="262890"/>
                <wp:effectExtent l="4128" t="0" r="18732" b="18733"/>
                <wp:wrapNone/>
                <wp:docPr id="2042430406" name="Flowchart: Alternate Process 204243040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F7E37" id="Flowchart: Alternate Process 2042430406" o:spid="_x0000_s1057" type="#_x0000_t176" style="position:absolute;margin-left:-14.15pt;margin-top:8.35pt;width:66.4pt;height:20.7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" fillcolor="#92d050" strokecolor="black [3213]" strokeweight="1pt">
                <v:textbo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006CF2DB" w14:textId="77777777" w:rsidR="005A0D16" w:rsidRDefault="005A0D16" w:rsidP="005A0D16">
      <w:pPr>
        <w:rPr>
          <w:sz w:val="24"/>
          <w:szCs w:val="24"/>
        </w:rPr>
      </w:pPr>
    </w:p>
    <w:p w14:paraId="6EAD7C5E" w14:textId="77777777" w:rsidR="005A0D16" w:rsidRPr="00CD7126" w:rsidRDefault="005A0D16" w:rsidP="005A0D16">
      <w:pPr>
        <w:jc w:val="center"/>
        <w:rPr>
          <w:b/>
          <w:bCs/>
        </w:rPr>
      </w:pPr>
      <w:r w:rsidRPr="00CD7126">
        <w:rPr>
          <w:b/>
          <w:bCs/>
        </w:rPr>
        <w:lastRenderedPageBreak/>
        <w:t>Segment Inclusion Criteria for Calgary</w:t>
      </w:r>
    </w:p>
    <w:p w14:paraId="108926ED" w14:textId="77777777" w:rsidR="005A0D16" w:rsidRDefault="005A0D16" w:rsidP="005A0D16">
      <w:pPr>
        <w:spacing w:after="0" w:line="240" w:lineRule="auto"/>
      </w:pPr>
    </w:p>
    <w:p w14:paraId="78A70C04" w14:textId="77777777" w:rsidR="005A0D16" w:rsidRDefault="005A0D16" w:rsidP="005A0D16">
      <w:pPr>
        <w:spacing w:after="0" w:line="240" w:lineRule="auto"/>
      </w:pPr>
      <w:r>
        <w:rPr>
          <w:noProof/>
        </w:rPr>
        <mc:AlternateContent>
          <mc:Choice Requires="wps">
            <w:drawing>
              <wp:anchor distT="0" distB="0" distL="114300" distR="114300" simplePos="0" relativeHeight="251715584" behindDoc="0" locked="0" layoutInCell="1" allowOverlap="1" wp14:anchorId="2718E09D" wp14:editId="006DBD5B">
                <wp:simplePos x="0" y="0"/>
                <wp:positionH relativeFrom="column">
                  <wp:posOffset>577958</wp:posOffset>
                </wp:positionH>
                <wp:positionV relativeFrom="paragraph">
                  <wp:posOffset>52490</wp:posOffset>
                </wp:positionV>
                <wp:extent cx="6743700" cy="810883"/>
                <wp:effectExtent l="0" t="0" r="19050" b="27940"/>
                <wp:wrapNone/>
                <wp:docPr id="2103863331" name="Rectangle 210386333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proofErr w:type="gramStart"/>
                            <w:r w:rsidRPr="00967A02">
                              <w:rPr>
                                <w:rFonts w:ascii="Arial" w:hAnsi="Arial" w:cs="Arial"/>
                                <w:color w:val="000000" w:themeColor="text1"/>
                                <w:sz w:val="18"/>
                                <w:szCs w:val="20"/>
                              </w:rPr>
                              <w:t>https://data.calgary.ca/Transportation-Transit/Calgary-Bikeways/jjqk-9b73</w:t>
                            </w:r>
                            <w:proofErr w:type="gramEnd"/>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8E09D" id="Rectangle 2103863331" o:spid="_x0000_s1058" style="position:absolute;margin-left:45.5pt;margin-top:4.15pt;width:531pt;height:6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" filled="f" strokecolor="black [3213]" strokeweight="1pt">
                <v:textbo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proofErr w:type="gramStart"/>
                      <w:r w:rsidRPr="00967A02">
                        <w:rPr>
                          <w:rFonts w:ascii="Arial" w:hAnsi="Arial" w:cs="Arial"/>
                          <w:color w:val="000000" w:themeColor="text1"/>
                          <w:sz w:val="18"/>
                          <w:szCs w:val="20"/>
                        </w:rPr>
                        <w:t>https://data.calgary.ca/Transportation-Transit/Calgary-Bikeways/jjqk-9b73</w:t>
                      </w:r>
                      <w:proofErr w:type="gramEnd"/>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v:textbox>
              </v:rect>
            </w:pict>
          </mc:Fallback>
        </mc:AlternateContent>
      </w:r>
    </w:p>
    <w:p w14:paraId="3B84DEF4" w14:textId="77777777" w:rsidR="005A0D16" w:rsidRDefault="005A0D16" w:rsidP="005A0D16">
      <w:pPr>
        <w:spacing w:after="0" w:line="240" w:lineRule="auto"/>
      </w:pPr>
      <w:r>
        <w:rPr>
          <w:noProof/>
        </w:rPr>
        <mc:AlternateContent>
          <mc:Choice Requires="wps">
            <w:drawing>
              <wp:anchor distT="0" distB="0" distL="114300" distR="114300" simplePos="0" relativeHeight="251723776" behindDoc="0" locked="0" layoutInCell="1" allowOverlap="1" wp14:anchorId="0D060921" wp14:editId="3B98EBE4">
                <wp:simplePos x="0" y="0"/>
                <wp:positionH relativeFrom="column">
                  <wp:posOffset>-198947</wp:posOffset>
                </wp:positionH>
                <wp:positionV relativeFrom="paragraph">
                  <wp:posOffset>136237</wp:posOffset>
                </wp:positionV>
                <wp:extent cx="867647" cy="262890"/>
                <wp:effectExtent l="0" t="2540" r="25400" b="25400"/>
                <wp:wrapNone/>
                <wp:docPr id="876811323" name="Flowchart: Alternate Process 876811323"/>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0921" id="Flowchart: Alternate Process 876811323" o:spid="_x0000_s1059" type="#_x0000_t176" style="position:absolute;margin-left:-15.65pt;margin-top:10.75pt;width:68.3pt;height:20.7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" fillcolor="#9cc2e5 [1944]" strokecolor="black [3213]" strokeweight="1pt">
                <v:textbo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736A06E3" w14:textId="77777777" w:rsidR="005A0D16" w:rsidRDefault="005A0D16" w:rsidP="005A0D16">
      <w:pPr>
        <w:spacing w:after="0" w:line="240" w:lineRule="auto"/>
      </w:pPr>
    </w:p>
    <w:p w14:paraId="459720E9" w14:textId="77777777" w:rsidR="005A0D16" w:rsidRDefault="005A0D16" w:rsidP="005A0D16">
      <w:pPr>
        <w:spacing w:after="0" w:line="240" w:lineRule="auto"/>
      </w:pPr>
    </w:p>
    <w:p w14:paraId="51D65A98" w14:textId="77777777" w:rsidR="005A0D16" w:rsidRDefault="005A0D16" w:rsidP="005A0D16">
      <w:pPr>
        <w:spacing w:after="0" w:line="240" w:lineRule="auto"/>
      </w:pPr>
    </w:p>
    <w:p w14:paraId="275E4BCB" w14:textId="77777777" w:rsidR="005A0D16" w:rsidRDefault="005A0D16" w:rsidP="005A0D16">
      <w:pPr>
        <w:spacing w:after="0" w:line="240" w:lineRule="auto"/>
      </w:pPr>
      <w:r>
        <w:rPr>
          <w:noProof/>
        </w:rPr>
        <mc:AlternateContent>
          <mc:Choice Requires="wps">
            <w:drawing>
              <wp:anchor distT="0" distB="0" distL="114300" distR="114300" simplePos="0" relativeHeight="251726848" behindDoc="0" locked="0" layoutInCell="1" allowOverlap="1" wp14:anchorId="749E51F2" wp14:editId="78BA976A">
                <wp:simplePos x="0" y="0"/>
                <wp:positionH relativeFrom="column">
                  <wp:posOffset>1414960</wp:posOffset>
                </wp:positionH>
                <wp:positionV relativeFrom="paragraph">
                  <wp:posOffset>16149</wp:posOffset>
                </wp:positionV>
                <wp:extent cx="0" cy="281305"/>
                <wp:effectExtent l="76200" t="0" r="57150" b="61595"/>
                <wp:wrapNone/>
                <wp:docPr id="2026962974" name="Straight Arrow Connector 2026962974"/>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AD02D" id="Straight Arrow Connector 2026962974" o:spid="_x0000_s1026" type="#_x0000_t32" style="position:absolute;margin-left:111.4pt;margin-top:1.25pt;width:0;height:22.1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678E64AA" w14:textId="77777777" w:rsidR="005A0D16" w:rsidRDefault="005A0D16" w:rsidP="005A0D16">
      <w:pPr>
        <w:spacing w:after="0" w:line="240" w:lineRule="auto"/>
      </w:pPr>
      <w:r>
        <w:rPr>
          <w:noProof/>
        </w:rPr>
        <mc:AlternateContent>
          <mc:Choice Requires="wps">
            <w:drawing>
              <wp:anchor distT="0" distB="0" distL="114300" distR="114300" simplePos="0" relativeHeight="251717632" behindDoc="0" locked="0" layoutInCell="1" allowOverlap="1" wp14:anchorId="294FA9EE" wp14:editId="7036E301">
                <wp:simplePos x="0" y="0"/>
                <wp:positionH relativeFrom="column">
                  <wp:posOffset>5435531</wp:posOffset>
                </wp:positionH>
                <wp:positionV relativeFrom="paragraph">
                  <wp:posOffset>116677</wp:posOffset>
                </wp:positionV>
                <wp:extent cx="1887220" cy="526415"/>
                <wp:effectExtent l="0" t="0" r="17780" b="26035"/>
                <wp:wrapNone/>
                <wp:docPr id="1431602585" name="Rectangle 143160258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FA9EE" id="Rectangle 1431602585" o:spid="_x0000_s1060" style="position:absolute;margin-left:428pt;margin-top:9.2pt;width:148.6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VquiAIAAHE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" filled="f" strokecolor="black [3213]" strokeweight="1pt">
                <v:textbo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v:textbox>
              </v:rect>
            </w:pict>
          </mc:Fallback>
        </mc:AlternateContent>
      </w:r>
      <w:r>
        <w:rPr>
          <w:noProof/>
        </w:rPr>
        <mc:AlternateContent>
          <mc:Choice Requires="wps">
            <w:drawing>
              <wp:anchor distT="0" distB="0" distL="114300" distR="114300" simplePos="0" relativeHeight="251716608" behindDoc="0" locked="0" layoutInCell="1" allowOverlap="1" wp14:anchorId="04AF8B83" wp14:editId="5D87D4AA">
                <wp:simplePos x="0" y="0"/>
                <wp:positionH relativeFrom="column">
                  <wp:posOffset>590850</wp:posOffset>
                </wp:positionH>
                <wp:positionV relativeFrom="paragraph">
                  <wp:posOffset>126295</wp:posOffset>
                </wp:positionV>
                <wp:extent cx="4330460" cy="526415"/>
                <wp:effectExtent l="0" t="0" r="13335" b="26035"/>
                <wp:wrapNone/>
                <wp:docPr id="1277054481" name="Rectangle 1277054481"/>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F8B83" id="Rectangle 1277054481" o:spid="_x0000_s1061" style="position:absolute;margin-left:46.5pt;margin-top:9.95pt;width:341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" filled="f" strokecolor="black [3213]" strokeweight="1pt">
                <v:textbo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v:textbox>
              </v:rect>
            </w:pict>
          </mc:Fallback>
        </mc:AlternateContent>
      </w:r>
    </w:p>
    <w:p w14:paraId="5CB8B741" w14:textId="77777777" w:rsidR="005A0D16" w:rsidRDefault="005A0D16" w:rsidP="005A0D16">
      <w:pPr>
        <w:spacing w:after="0" w:line="240" w:lineRule="auto"/>
      </w:pPr>
    </w:p>
    <w:p w14:paraId="355B2F3A" w14:textId="77777777" w:rsidR="005A0D16" w:rsidRDefault="005A0D16" w:rsidP="005A0D16">
      <w:pPr>
        <w:spacing w:after="0" w:line="240" w:lineRule="auto"/>
      </w:pPr>
      <w:r>
        <w:rPr>
          <w:noProof/>
        </w:rPr>
        <mc:AlternateContent>
          <mc:Choice Requires="wps">
            <w:drawing>
              <wp:anchor distT="0" distB="0" distL="114300" distR="114300" simplePos="0" relativeHeight="251721728" behindDoc="0" locked="0" layoutInCell="1" allowOverlap="1" wp14:anchorId="3EF660D0" wp14:editId="0CECEA5A">
                <wp:simplePos x="0" y="0"/>
                <wp:positionH relativeFrom="column">
                  <wp:posOffset>4940891</wp:posOffset>
                </wp:positionH>
                <wp:positionV relativeFrom="paragraph">
                  <wp:posOffset>44431</wp:posOffset>
                </wp:positionV>
                <wp:extent cx="504000" cy="0"/>
                <wp:effectExtent l="0" t="76200" r="10795" b="95250"/>
                <wp:wrapNone/>
                <wp:docPr id="2137189572" name="Straight Arrow Connector 2137189572"/>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6F9D183" id="Straight Arrow Connector 2137189572" o:spid="_x0000_s1026" type="#_x0000_t32" style="position:absolute;margin-left:389.05pt;margin-top:3.5pt;width:39.7pt;height:0;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062F8C28" w14:textId="77777777" w:rsidR="005A0D16" w:rsidRDefault="005A0D16" w:rsidP="005A0D16">
      <w:pPr>
        <w:spacing w:after="0" w:line="240" w:lineRule="auto"/>
      </w:pPr>
      <w:r>
        <w:rPr>
          <w:noProof/>
        </w:rPr>
        <mc:AlternateContent>
          <mc:Choice Requires="wps">
            <w:drawing>
              <wp:anchor distT="0" distB="0" distL="114300" distR="114300" simplePos="0" relativeHeight="251727872" behindDoc="0" locked="0" layoutInCell="1" allowOverlap="1" wp14:anchorId="77E7298D" wp14:editId="7A320287">
                <wp:simplePos x="0" y="0"/>
                <wp:positionH relativeFrom="column">
                  <wp:posOffset>1415333</wp:posOffset>
                </wp:positionH>
                <wp:positionV relativeFrom="paragraph">
                  <wp:posOffset>142982</wp:posOffset>
                </wp:positionV>
                <wp:extent cx="0" cy="180000"/>
                <wp:effectExtent l="76200" t="0" r="57150" b="48895"/>
                <wp:wrapNone/>
                <wp:docPr id="1930686651" name="Straight Arrow Connector 193068665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B2EDB" id="Straight Arrow Connector 1930686651" o:spid="_x0000_s1026" type="#_x0000_t32" style="position:absolute;margin-left:111.45pt;margin-top:11.25pt;width:0;height:14.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692083F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9680" behindDoc="0" locked="0" layoutInCell="1" allowOverlap="1" wp14:anchorId="6B97DC11" wp14:editId="3BE26F16">
                <wp:simplePos x="0" y="0"/>
                <wp:positionH relativeFrom="column">
                  <wp:posOffset>5436524</wp:posOffset>
                </wp:positionH>
                <wp:positionV relativeFrom="paragraph">
                  <wp:posOffset>151916</wp:posOffset>
                </wp:positionV>
                <wp:extent cx="1887220" cy="526415"/>
                <wp:effectExtent l="0" t="0" r="17780" b="26035"/>
                <wp:wrapNone/>
                <wp:docPr id="1069519603" name="Rectangle 106951960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Ineligible entries </w:t>
                            </w:r>
                            <w:proofErr w:type="gramStart"/>
                            <w:r>
                              <w:rPr>
                                <w:rFonts w:ascii="Arial" w:hAnsi="Arial" w:cs="Arial"/>
                                <w:color w:val="000000" w:themeColor="text1"/>
                                <w:sz w:val="18"/>
                                <w:szCs w:val="20"/>
                              </w:rPr>
                              <w:t>removed</w:t>
                            </w:r>
                            <w:proofErr w:type="gramEnd"/>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7DC11" id="Rectangle 1069519603" o:spid="_x0000_s1062" style="position:absolute;margin-left:428.05pt;margin-top:11.95pt;width:148.6pt;height:41.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rtuiAIAAHE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" filled="f" strokecolor="black [3213]" strokeweight="1pt">
                <v:textbo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Ineligible entries </w:t>
                      </w:r>
                      <w:proofErr w:type="gramStart"/>
                      <w:r>
                        <w:rPr>
                          <w:rFonts w:ascii="Arial" w:hAnsi="Arial" w:cs="Arial"/>
                          <w:color w:val="000000" w:themeColor="text1"/>
                          <w:sz w:val="18"/>
                          <w:szCs w:val="20"/>
                        </w:rPr>
                        <w:t>removed</w:t>
                      </w:r>
                      <w:proofErr w:type="gramEnd"/>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v:textbox>
              </v:rect>
            </w:pict>
          </mc:Fallback>
        </mc:AlternateContent>
      </w:r>
      <w:r w:rsidRPr="00560609">
        <w:rPr>
          <w:noProof/>
        </w:rPr>
        <mc:AlternateContent>
          <mc:Choice Requires="wps">
            <w:drawing>
              <wp:anchor distT="0" distB="0" distL="114300" distR="114300" simplePos="0" relativeHeight="251718656" behindDoc="0" locked="0" layoutInCell="1" allowOverlap="1" wp14:anchorId="78CC8305" wp14:editId="58CB4376">
                <wp:simplePos x="0" y="0"/>
                <wp:positionH relativeFrom="column">
                  <wp:posOffset>588047</wp:posOffset>
                </wp:positionH>
                <wp:positionV relativeFrom="paragraph">
                  <wp:posOffset>149011</wp:posOffset>
                </wp:positionV>
                <wp:extent cx="2786332" cy="526415"/>
                <wp:effectExtent l="0" t="0" r="14605" b="26035"/>
                <wp:wrapNone/>
                <wp:docPr id="913409686" name="Rectangle 913409686"/>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Active Status: </w:t>
                            </w:r>
                            <w:proofErr w:type="gramStart"/>
                            <w:r>
                              <w:rPr>
                                <w:rFonts w:ascii="Arial" w:hAnsi="Arial" w:cs="Arial"/>
                                <w:color w:val="000000" w:themeColor="text1"/>
                                <w:sz w:val="18"/>
                                <w:szCs w:val="20"/>
                              </w:rPr>
                              <w:t>status !</w:t>
                            </w:r>
                            <w:proofErr w:type="gramEnd"/>
                            <w:r>
                              <w:rPr>
                                <w:rFonts w:ascii="Arial" w:hAnsi="Arial" w:cs="Arial"/>
                                <w:color w:val="000000" w:themeColor="text1"/>
                                <w:sz w:val="18"/>
                                <w:szCs w:val="20"/>
                              </w:rPr>
                              <w:t>=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C8305" id="Rectangle 913409686" o:spid="_x0000_s1063" style="position:absolute;margin-left:46.3pt;margin-top:11.75pt;width:219.4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" filled="f" strokecolor="black [3213]" strokeweight="1pt">
                <v:textbo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Active Status: </w:t>
                      </w:r>
                      <w:proofErr w:type="gramStart"/>
                      <w:r>
                        <w:rPr>
                          <w:rFonts w:ascii="Arial" w:hAnsi="Arial" w:cs="Arial"/>
                          <w:color w:val="000000" w:themeColor="text1"/>
                          <w:sz w:val="18"/>
                          <w:szCs w:val="20"/>
                        </w:rPr>
                        <w:t>status !</w:t>
                      </w:r>
                      <w:proofErr w:type="gramEnd"/>
                      <w:r>
                        <w:rPr>
                          <w:rFonts w:ascii="Arial" w:hAnsi="Arial" w:cs="Arial"/>
                          <w:color w:val="000000" w:themeColor="text1"/>
                          <w:sz w:val="18"/>
                          <w:szCs w:val="20"/>
                        </w:rPr>
                        <w:t>=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v:textbox>
              </v:rect>
            </w:pict>
          </mc:Fallback>
        </mc:AlternateContent>
      </w:r>
    </w:p>
    <w:p w14:paraId="1F7385BB" w14:textId="77777777" w:rsidR="005A0D16" w:rsidRDefault="005A0D16" w:rsidP="005A0D16">
      <w:pPr>
        <w:spacing w:after="0" w:line="240" w:lineRule="auto"/>
      </w:pPr>
      <w:r>
        <w:rPr>
          <w:noProof/>
        </w:rPr>
        <mc:AlternateContent>
          <mc:Choice Requires="wps">
            <w:drawing>
              <wp:anchor distT="0" distB="0" distL="114300" distR="114300" simplePos="0" relativeHeight="251724800" behindDoc="0" locked="0" layoutInCell="1" allowOverlap="1" wp14:anchorId="08E7EE65" wp14:editId="44B15B14">
                <wp:simplePos x="0" y="0"/>
                <wp:positionH relativeFrom="column">
                  <wp:posOffset>-736590</wp:posOffset>
                </wp:positionH>
                <wp:positionV relativeFrom="paragraph">
                  <wp:posOffset>115894</wp:posOffset>
                </wp:positionV>
                <wp:extent cx="1969588" cy="262890"/>
                <wp:effectExtent l="0" t="4127" r="26987" b="26988"/>
                <wp:wrapNone/>
                <wp:docPr id="887764963" name="Flowchart: Alternate Process 887764963"/>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7EE65" id="Flowchart: Alternate Process 887764963" o:spid="_x0000_s1064" type="#_x0000_t176" style="position:absolute;margin-left:-58pt;margin-top:9.15pt;width:155.1pt;height:20.7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" fillcolor="#9cc2e5 [1944]" strokecolor="black [3213]" strokeweight="1pt">
                <v:textbo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2DDE1919" w14:textId="77777777" w:rsidR="005A0D16" w:rsidRDefault="005A0D16" w:rsidP="005A0D16">
      <w:pPr>
        <w:spacing w:after="0" w:line="240" w:lineRule="auto"/>
      </w:pPr>
      <w:r>
        <w:rPr>
          <w:noProof/>
        </w:rPr>
        <mc:AlternateContent>
          <mc:Choice Requires="wps">
            <w:drawing>
              <wp:anchor distT="0" distB="0" distL="114300" distR="114300" simplePos="0" relativeHeight="251722752" behindDoc="0" locked="0" layoutInCell="1" allowOverlap="1" wp14:anchorId="62FFE58E" wp14:editId="0E1669E2">
                <wp:simplePos x="0" y="0"/>
                <wp:positionH relativeFrom="column">
                  <wp:posOffset>3375660</wp:posOffset>
                </wp:positionH>
                <wp:positionV relativeFrom="paragraph">
                  <wp:posOffset>82550</wp:posOffset>
                </wp:positionV>
                <wp:extent cx="2052000" cy="0"/>
                <wp:effectExtent l="0" t="76200" r="24765" b="95250"/>
                <wp:wrapNone/>
                <wp:docPr id="30298939" name="Straight Arrow Connector 30298939"/>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DFB36D" id="Straight Arrow Connector 30298939" o:spid="_x0000_s1026" type="#_x0000_t32" style="position:absolute;margin-left:265.8pt;margin-top:6.5pt;width:161.5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3C759678" w14:textId="77777777" w:rsidR="005A0D16" w:rsidRDefault="005A0D16" w:rsidP="005A0D16">
      <w:pPr>
        <w:spacing w:after="0" w:line="240" w:lineRule="auto"/>
      </w:pPr>
    </w:p>
    <w:p w14:paraId="061A50E4" w14:textId="77777777" w:rsidR="005A0D16" w:rsidRDefault="005A0D16" w:rsidP="005A0D16">
      <w:pPr>
        <w:spacing w:after="0" w:line="240" w:lineRule="auto"/>
      </w:pPr>
      <w:r>
        <w:rPr>
          <w:noProof/>
        </w:rPr>
        <mc:AlternateContent>
          <mc:Choice Requires="wps">
            <w:drawing>
              <wp:anchor distT="0" distB="0" distL="114300" distR="114300" simplePos="0" relativeHeight="251728896" behindDoc="0" locked="0" layoutInCell="1" allowOverlap="1" wp14:anchorId="0CE8A8CB" wp14:editId="54A0353C">
                <wp:simplePos x="0" y="0"/>
                <wp:positionH relativeFrom="column">
                  <wp:posOffset>1417257</wp:posOffset>
                </wp:positionH>
                <wp:positionV relativeFrom="paragraph">
                  <wp:posOffset>13888</wp:posOffset>
                </wp:positionV>
                <wp:extent cx="0" cy="180000"/>
                <wp:effectExtent l="76200" t="0" r="57150" b="48895"/>
                <wp:wrapNone/>
                <wp:docPr id="1904355698" name="Straight Arrow Connector 190435569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4B396A" id="Straight Arrow Connector 1904355698" o:spid="_x0000_s1026" type="#_x0000_t32" style="position:absolute;margin-left:111.6pt;margin-top:1.1pt;width:0;height:14.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3A9DDF65"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1968" behindDoc="0" locked="0" layoutInCell="1" allowOverlap="1" wp14:anchorId="21270F32" wp14:editId="727EC72E">
                <wp:simplePos x="0" y="0"/>
                <wp:positionH relativeFrom="column">
                  <wp:posOffset>5436116</wp:posOffset>
                </wp:positionH>
                <wp:positionV relativeFrom="paragraph">
                  <wp:posOffset>85794</wp:posOffset>
                </wp:positionV>
                <wp:extent cx="1869968" cy="535041"/>
                <wp:effectExtent l="0" t="0" r="16510" b="17780"/>
                <wp:wrapNone/>
                <wp:docPr id="1838652736" name="Rectangle 1838652736"/>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o duplicates </w:t>
                            </w:r>
                            <w:proofErr w:type="gramStart"/>
                            <w:r>
                              <w:rPr>
                                <w:rFonts w:ascii="Arial" w:hAnsi="Arial" w:cs="Arial"/>
                                <w:color w:val="000000" w:themeColor="text1"/>
                                <w:sz w:val="18"/>
                                <w:szCs w:val="20"/>
                              </w:rPr>
                              <w:t>excluded</w:t>
                            </w:r>
                            <w:proofErr w:type="gramEnd"/>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70F32" id="Rectangle 1838652736" o:spid="_x0000_s1065" style="position:absolute;margin-left:428.05pt;margin-top:6.75pt;width:147.25pt;height:42.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" filled="f" strokecolor="black [3213]" strokeweight="1pt">
                <v:textbo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o duplicates </w:t>
                      </w:r>
                      <w:proofErr w:type="gramStart"/>
                      <w:r>
                        <w:rPr>
                          <w:rFonts w:ascii="Arial" w:hAnsi="Arial" w:cs="Arial"/>
                          <w:color w:val="000000" w:themeColor="text1"/>
                          <w:sz w:val="18"/>
                          <w:szCs w:val="20"/>
                        </w:rPr>
                        <w:t>excluded</w:t>
                      </w:r>
                      <w:proofErr w:type="gramEnd"/>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v:textbox>
              </v:rect>
            </w:pict>
          </mc:Fallback>
        </mc:AlternateContent>
      </w:r>
      <w:r w:rsidRPr="00560609">
        <w:rPr>
          <w:noProof/>
        </w:rPr>
        <mc:AlternateContent>
          <mc:Choice Requires="wps">
            <w:drawing>
              <wp:anchor distT="0" distB="0" distL="114300" distR="114300" simplePos="0" relativeHeight="251729920" behindDoc="0" locked="0" layoutInCell="1" allowOverlap="1" wp14:anchorId="04AC1DA2" wp14:editId="59F9954F">
                <wp:simplePos x="0" y="0"/>
                <wp:positionH relativeFrom="column">
                  <wp:posOffset>578894</wp:posOffset>
                </wp:positionH>
                <wp:positionV relativeFrom="paragraph">
                  <wp:posOffset>21998</wp:posOffset>
                </wp:positionV>
                <wp:extent cx="3582063" cy="526415"/>
                <wp:effectExtent l="0" t="0" r="18415" b="26035"/>
                <wp:wrapNone/>
                <wp:docPr id="1286476308" name="Rectangle 1286476308"/>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move null geometries and check for duplicated </w:t>
                            </w:r>
                            <w:proofErr w:type="gramStart"/>
                            <w:r>
                              <w:rPr>
                                <w:rFonts w:ascii="Arial" w:hAnsi="Arial" w:cs="Arial"/>
                                <w:color w:val="000000" w:themeColor="text1"/>
                                <w:sz w:val="18"/>
                                <w:szCs w:val="20"/>
                              </w:rPr>
                              <w:t>segments</w:t>
                            </w:r>
                            <w:proofErr w:type="gramEnd"/>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C1DA2" id="Rectangle 1286476308" o:spid="_x0000_s1066" style="position:absolute;margin-left:45.6pt;margin-top:1.75pt;width:282.05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" filled="f" strokecolor="black [3213]" strokeweight="1pt">
                <v:textbo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move null geometries and check for duplicated </w:t>
                      </w:r>
                      <w:proofErr w:type="gramStart"/>
                      <w:r>
                        <w:rPr>
                          <w:rFonts w:ascii="Arial" w:hAnsi="Arial" w:cs="Arial"/>
                          <w:color w:val="000000" w:themeColor="text1"/>
                          <w:sz w:val="18"/>
                          <w:szCs w:val="20"/>
                        </w:rPr>
                        <w:t>segments</w:t>
                      </w:r>
                      <w:proofErr w:type="gramEnd"/>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v:textbox>
              </v:rect>
            </w:pict>
          </mc:Fallback>
        </mc:AlternateContent>
      </w:r>
    </w:p>
    <w:p w14:paraId="558FF1BE" w14:textId="77777777" w:rsidR="005A0D16" w:rsidRDefault="005A0D16" w:rsidP="005A0D16">
      <w:pPr>
        <w:spacing w:after="0" w:line="240" w:lineRule="auto"/>
      </w:pPr>
      <w:r>
        <w:rPr>
          <w:noProof/>
        </w:rPr>
        <mc:AlternateContent>
          <mc:Choice Requires="wps">
            <w:drawing>
              <wp:anchor distT="0" distB="0" distL="114300" distR="114300" simplePos="0" relativeHeight="251730944" behindDoc="0" locked="0" layoutInCell="1" allowOverlap="1" wp14:anchorId="56E1E026" wp14:editId="3260F396">
                <wp:simplePos x="0" y="0"/>
                <wp:positionH relativeFrom="column">
                  <wp:posOffset>4181475</wp:posOffset>
                </wp:positionH>
                <wp:positionV relativeFrom="paragraph">
                  <wp:posOffset>118745</wp:posOffset>
                </wp:positionV>
                <wp:extent cx="1224000" cy="0"/>
                <wp:effectExtent l="0" t="76200" r="14605" b="95250"/>
                <wp:wrapNone/>
                <wp:docPr id="231667202" name="Straight Arrow Connector 231667202"/>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6860A49" id="Straight Arrow Connector 231667202" o:spid="_x0000_s1026" type="#_x0000_t32" style="position:absolute;margin-left:329.25pt;margin-top:9.35pt;width:96.4pt;height:0;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0E39EDE1" w14:textId="77777777" w:rsidR="005A0D16" w:rsidRDefault="005A0D16" w:rsidP="005A0D16">
      <w:pPr>
        <w:spacing w:after="0" w:line="240" w:lineRule="auto"/>
      </w:pPr>
    </w:p>
    <w:p w14:paraId="5F677AC5" w14:textId="77777777" w:rsidR="005A0D16" w:rsidRDefault="005A0D16" w:rsidP="005A0D16">
      <w:pPr>
        <w:spacing w:after="0" w:line="240" w:lineRule="auto"/>
      </w:pPr>
      <w:r>
        <w:rPr>
          <w:noProof/>
        </w:rPr>
        <mc:AlternateContent>
          <mc:Choice Requires="wps">
            <w:drawing>
              <wp:anchor distT="0" distB="0" distL="114300" distR="114300" simplePos="0" relativeHeight="251732992" behindDoc="0" locked="0" layoutInCell="1" allowOverlap="1" wp14:anchorId="4C6D9CE7" wp14:editId="24293AD6">
                <wp:simplePos x="0" y="0"/>
                <wp:positionH relativeFrom="column">
                  <wp:posOffset>1409895</wp:posOffset>
                </wp:positionH>
                <wp:positionV relativeFrom="paragraph">
                  <wp:posOffset>37321</wp:posOffset>
                </wp:positionV>
                <wp:extent cx="0" cy="180000"/>
                <wp:effectExtent l="76200" t="0" r="57150" b="48895"/>
                <wp:wrapNone/>
                <wp:docPr id="481392839" name="Straight Arrow Connector 481392839"/>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AD9D38" id="Straight Arrow Connector 481392839" o:spid="_x0000_s1026" type="#_x0000_t32" style="position:absolute;margin-left:111pt;margin-top:2.95pt;width:0;height:14.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1FDDD3F3"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20704" behindDoc="0" locked="0" layoutInCell="1" allowOverlap="1" wp14:anchorId="5CC2F351" wp14:editId="3DFD4085">
                <wp:simplePos x="0" y="0"/>
                <wp:positionH relativeFrom="column">
                  <wp:posOffset>577001</wp:posOffset>
                </wp:positionH>
                <wp:positionV relativeFrom="paragraph">
                  <wp:posOffset>88401</wp:posOffset>
                </wp:positionV>
                <wp:extent cx="2738310" cy="529627"/>
                <wp:effectExtent l="0" t="0" r="24130" b="22860"/>
                <wp:wrapNone/>
                <wp:docPr id="836173562" name="Rectangle 836173562"/>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2F351" id="Rectangle 836173562" o:spid="_x0000_s1067" style="position:absolute;margin-left:45.45pt;margin-top:6.95pt;width:215.6pt;height:41.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" filled="f" strokecolor="black [3213]" strokeweight="1pt">
                <v:textbo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1C18D8D6" w14:textId="77777777" w:rsidR="005A0D16" w:rsidRDefault="005A0D16" w:rsidP="005A0D16">
      <w:pPr>
        <w:spacing w:after="0" w:line="240" w:lineRule="auto"/>
      </w:pPr>
      <w:r>
        <w:rPr>
          <w:noProof/>
        </w:rPr>
        <mc:AlternateContent>
          <mc:Choice Requires="wps">
            <w:drawing>
              <wp:anchor distT="0" distB="0" distL="114300" distR="114300" simplePos="0" relativeHeight="251725824" behindDoc="0" locked="0" layoutInCell="1" allowOverlap="1" wp14:anchorId="37A0FCD8" wp14:editId="3610ABBB">
                <wp:simplePos x="0" y="0"/>
                <wp:positionH relativeFrom="column">
                  <wp:posOffset>-64769</wp:posOffset>
                </wp:positionH>
                <wp:positionV relativeFrom="paragraph">
                  <wp:posOffset>40191</wp:posOffset>
                </wp:positionV>
                <wp:extent cx="641416" cy="262890"/>
                <wp:effectExtent l="0" t="1270" r="24130" b="24130"/>
                <wp:wrapNone/>
                <wp:docPr id="1333628656" name="Flowchart: Alternate Process 1333628656"/>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FCD8" id="Flowchart: Alternate Process 1333628656" o:spid="_x0000_s1068" type="#_x0000_t176" style="position:absolute;margin-left:-5.1pt;margin-top:3.15pt;width:50.5pt;height:20.7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" fillcolor="#9cc2e5 [1944]" strokecolor="black [3213]" strokeweight="1pt">
                <v:textbo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00434F21" w14:textId="77777777" w:rsidR="005A0D16" w:rsidRDefault="005A0D16" w:rsidP="005A0D16">
      <w:pPr>
        <w:spacing w:after="0" w:line="240" w:lineRule="auto"/>
      </w:pPr>
    </w:p>
    <w:p w14:paraId="313F601C" w14:textId="77777777" w:rsidR="005A0D16" w:rsidRDefault="005A0D16" w:rsidP="005A0D16">
      <w:pPr>
        <w:spacing w:after="0" w:line="240" w:lineRule="auto"/>
      </w:pPr>
      <w:r>
        <w:rPr>
          <w:noProof/>
        </w:rPr>
        <mc:AlternateContent>
          <mc:Choice Requires="wps">
            <w:drawing>
              <wp:anchor distT="0" distB="0" distL="114300" distR="114300" simplePos="0" relativeHeight="251736064" behindDoc="0" locked="0" layoutInCell="1" allowOverlap="1" wp14:anchorId="389906CA" wp14:editId="61A655C3">
                <wp:simplePos x="0" y="0"/>
                <wp:positionH relativeFrom="column">
                  <wp:posOffset>1410515</wp:posOffset>
                </wp:positionH>
                <wp:positionV relativeFrom="paragraph">
                  <wp:posOffset>112945</wp:posOffset>
                </wp:positionV>
                <wp:extent cx="0" cy="180000"/>
                <wp:effectExtent l="76200" t="0" r="57150" b="48895"/>
                <wp:wrapNone/>
                <wp:docPr id="1026587108" name="Straight Arrow Connector 102658710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036460" id="Straight Arrow Connector 1026587108" o:spid="_x0000_s1026" type="#_x0000_t32" style="position:absolute;margin-left:111.05pt;margin-top:8.9pt;width:0;height:14.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6756D1B6" w14:textId="77777777" w:rsidR="005A0D16" w:rsidRDefault="005A0D16" w:rsidP="005A0D16">
      <w:pPr>
        <w:spacing w:after="0" w:line="240" w:lineRule="auto"/>
      </w:pPr>
    </w:p>
    <w:p w14:paraId="08B81C8C"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7088" behindDoc="0" locked="0" layoutInCell="1" allowOverlap="1" wp14:anchorId="453506A3" wp14:editId="1E4C6B2A">
                <wp:simplePos x="0" y="0"/>
                <wp:positionH relativeFrom="column">
                  <wp:posOffset>4427750</wp:posOffset>
                </wp:positionH>
                <wp:positionV relativeFrom="paragraph">
                  <wp:posOffset>23800</wp:posOffset>
                </wp:positionV>
                <wp:extent cx="3657600" cy="929597"/>
                <wp:effectExtent l="0" t="0" r="19050" b="23495"/>
                <wp:wrapNone/>
                <wp:docPr id="917603720" name="Rectangle 917603720"/>
                <wp:cNvGraphicFramePr/>
                <a:graphic xmlns:a="http://schemas.openxmlformats.org/drawingml/2006/main">
                  <a:graphicData uri="http://schemas.microsoft.com/office/word/2010/wordprocessingShape">
                    <wps:wsp>
                      <wps:cNvSpPr/>
                      <wps:spPr>
                        <a:xfrm>
                          <a:off x="0" y="0"/>
                          <a:ext cx="3657600" cy="9295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3506A3" id="Rectangle 917603720" o:spid="_x0000_s1069" style="position:absolute;margin-left:348.65pt;margin-top:1.85pt;width:4in;height:73.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" filled="f" strokecolor="black [3213]" strokeweight="1pt">
                <v:textbo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35040" behindDoc="0" locked="0" layoutInCell="1" allowOverlap="1" wp14:anchorId="74B7FCD3" wp14:editId="516B314C">
                <wp:simplePos x="0" y="0"/>
                <wp:positionH relativeFrom="column">
                  <wp:posOffset>562332</wp:posOffset>
                </wp:positionH>
                <wp:positionV relativeFrom="paragraph">
                  <wp:posOffset>3301</wp:posOffset>
                </wp:positionV>
                <wp:extent cx="2025650" cy="772594"/>
                <wp:effectExtent l="0" t="0" r="12700" b="27940"/>
                <wp:wrapNone/>
                <wp:docPr id="281943366" name="Rectangle 281943366"/>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7FCD3" id="Rectangle 281943366" o:spid="_x0000_s1070" style="position:absolute;margin-left:44.3pt;margin-top:.25pt;width:159.5pt;height:60.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" filled="f" strokecolor="black [3213]" strokeweight="1pt">
                <v:textbo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v:textbox>
              </v:rect>
            </w:pict>
          </mc:Fallback>
        </mc:AlternateContent>
      </w:r>
    </w:p>
    <w:p w14:paraId="1A2BC9C7" w14:textId="77777777" w:rsidR="005A0D16" w:rsidRDefault="005A0D16" w:rsidP="005A0D16">
      <w:pPr>
        <w:spacing w:after="0" w:line="240" w:lineRule="auto"/>
      </w:pPr>
      <w:r>
        <w:rPr>
          <w:noProof/>
        </w:rPr>
        <mc:AlternateContent>
          <mc:Choice Requires="wps">
            <w:drawing>
              <wp:anchor distT="0" distB="0" distL="114300" distR="114300" simplePos="0" relativeHeight="251734016" behindDoc="0" locked="0" layoutInCell="1" allowOverlap="1" wp14:anchorId="184F1A30" wp14:editId="2DAC544B">
                <wp:simplePos x="0" y="0"/>
                <wp:positionH relativeFrom="column">
                  <wp:posOffset>-172100</wp:posOffset>
                </wp:positionH>
                <wp:positionV relativeFrom="paragraph">
                  <wp:posOffset>102396</wp:posOffset>
                </wp:positionV>
                <wp:extent cx="843085" cy="262890"/>
                <wp:effectExtent l="4128" t="0" r="18732" b="18733"/>
                <wp:wrapNone/>
                <wp:docPr id="1353289211" name="Flowchart: Alternate Process 1353289211"/>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F1A30" id="Flowchart: Alternate Process 1353289211" o:spid="_x0000_s1071" type="#_x0000_t176" style="position:absolute;margin-left:-13.55pt;margin-top:8.05pt;width:66.4pt;height:20.7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" fillcolor="#9cc2e5 [1944]" strokecolor="black [3213]" strokeweight="1pt">
                <v:textbo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1CE8A37F" w14:textId="77777777" w:rsidR="005A0D16" w:rsidRDefault="005A0D16" w:rsidP="005A0D16">
      <w:pPr>
        <w:spacing w:after="0" w:line="240" w:lineRule="auto"/>
      </w:pPr>
      <w:r>
        <w:rPr>
          <w:noProof/>
        </w:rPr>
        <mc:AlternateContent>
          <mc:Choice Requires="wps">
            <w:drawing>
              <wp:anchor distT="0" distB="0" distL="114300" distR="114300" simplePos="0" relativeHeight="251738112" behindDoc="0" locked="0" layoutInCell="1" allowOverlap="1" wp14:anchorId="472A8535" wp14:editId="4545126D">
                <wp:simplePos x="0" y="0"/>
                <wp:positionH relativeFrom="column">
                  <wp:posOffset>2621915</wp:posOffset>
                </wp:positionH>
                <wp:positionV relativeFrom="paragraph">
                  <wp:posOffset>81280</wp:posOffset>
                </wp:positionV>
                <wp:extent cx="1800000" cy="0"/>
                <wp:effectExtent l="0" t="76200" r="10160" b="95250"/>
                <wp:wrapNone/>
                <wp:docPr id="965506683" name="Straight Arrow Connector 96550668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600725C" id="Straight Arrow Connector 965506683" o:spid="_x0000_s1026" type="#_x0000_t32" style="position:absolute;margin-left:206.45pt;margin-top:6.4pt;width:141.75pt;height:0;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3D50E90" w14:textId="77777777" w:rsidR="005A0D16" w:rsidRDefault="005A0D16" w:rsidP="005A0D16">
      <w:pPr>
        <w:spacing w:after="0" w:line="240" w:lineRule="auto"/>
      </w:pPr>
    </w:p>
    <w:p w14:paraId="3F9C7278" w14:textId="77777777" w:rsidR="005A0D16" w:rsidRDefault="005A0D16" w:rsidP="005A0D16">
      <w:pPr>
        <w:spacing w:after="0" w:line="240" w:lineRule="auto"/>
      </w:pPr>
      <w:r>
        <w:rPr>
          <w:noProof/>
        </w:rPr>
        <mc:AlternateContent>
          <mc:Choice Requires="wps">
            <w:drawing>
              <wp:anchor distT="0" distB="0" distL="114300" distR="114300" simplePos="0" relativeHeight="251741184" behindDoc="0" locked="0" layoutInCell="1" allowOverlap="1" wp14:anchorId="05E0C714" wp14:editId="1B41F7D3">
                <wp:simplePos x="0" y="0"/>
                <wp:positionH relativeFrom="column">
                  <wp:posOffset>1409116</wp:posOffset>
                </wp:positionH>
                <wp:positionV relativeFrom="paragraph">
                  <wp:posOffset>94437</wp:posOffset>
                </wp:positionV>
                <wp:extent cx="0" cy="180000"/>
                <wp:effectExtent l="76200" t="0" r="57150" b="48895"/>
                <wp:wrapNone/>
                <wp:docPr id="632249535" name="Straight Arrow Connector 6322495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006809" id="Straight Arrow Connector 632249535" o:spid="_x0000_s1026" type="#_x0000_t32" style="position:absolute;margin-left:110.95pt;margin-top:7.45pt;width:0;height:14.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6FE03C5C" w14:textId="77777777" w:rsidR="005A0D16" w:rsidRDefault="005A0D16" w:rsidP="005A0D16">
      <w:r w:rsidRPr="00560609">
        <w:rPr>
          <w:noProof/>
        </w:rPr>
        <mc:AlternateContent>
          <mc:Choice Requires="wps">
            <w:drawing>
              <wp:anchor distT="0" distB="0" distL="114300" distR="114300" simplePos="0" relativeHeight="251740160" behindDoc="0" locked="0" layoutInCell="1" allowOverlap="1" wp14:anchorId="4CCD1DE9" wp14:editId="74015FB0">
                <wp:simplePos x="0" y="0"/>
                <wp:positionH relativeFrom="column">
                  <wp:posOffset>575386</wp:posOffset>
                </wp:positionH>
                <wp:positionV relativeFrom="paragraph">
                  <wp:posOffset>137337</wp:posOffset>
                </wp:positionV>
                <wp:extent cx="2025650" cy="772594"/>
                <wp:effectExtent l="0" t="0" r="12700" b="27940"/>
                <wp:wrapNone/>
                <wp:docPr id="95301448" name="Rectangle 95301448"/>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D1DE9" id="Rectangle 95301448" o:spid="_x0000_s1072" style="position:absolute;margin-left:45.3pt;margin-top:10.8pt;width:159.5pt;height:6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" filled="f" strokecolor="black [3213]" strokeweight="1pt">
                <v:textbo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v:textbox>
              </v:rect>
            </w:pict>
          </mc:Fallback>
        </mc:AlternateContent>
      </w:r>
    </w:p>
    <w:p w14:paraId="08787C4D" w14:textId="77777777" w:rsidR="005A0D16" w:rsidRDefault="005A0D16" w:rsidP="005A0D16">
      <w:r>
        <w:rPr>
          <w:noProof/>
        </w:rPr>
        <mc:AlternateContent>
          <mc:Choice Requires="wps">
            <w:drawing>
              <wp:anchor distT="0" distB="0" distL="114300" distR="114300" simplePos="0" relativeHeight="251739136" behindDoc="0" locked="0" layoutInCell="1" allowOverlap="1" wp14:anchorId="73C0E04A" wp14:editId="496972BD">
                <wp:simplePos x="0" y="0"/>
                <wp:positionH relativeFrom="column">
                  <wp:posOffset>-179398</wp:posOffset>
                </wp:positionH>
                <wp:positionV relativeFrom="paragraph">
                  <wp:posOffset>106210</wp:posOffset>
                </wp:positionV>
                <wp:extent cx="843085" cy="262890"/>
                <wp:effectExtent l="4128" t="0" r="18732" b="18733"/>
                <wp:wrapNone/>
                <wp:docPr id="1812507117" name="Flowchart: Alternate Process 1812507117"/>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0E04A" id="Flowchart: Alternate Process 1812507117" o:spid="_x0000_s1073" type="#_x0000_t176" style="position:absolute;margin-left:-14.15pt;margin-top:8.35pt;width:66.4pt;height:20.7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" fillcolor="#92d050" strokecolor="black [3213]" strokeweight="1pt">
                <v:textbo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11455896" w14:textId="77777777" w:rsidR="005A0D16" w:rsidRDefault="005A0D16" w:rsidP="005A0D16">
      <w:pPr>
        <w:rPr>
          <w:sz w:val="24"/>
          <w:szCs w:val="24"/>
        </w:rPr>
      </w:pPr>
    </w:p>
    <w:p w14:paraId="1BD1AD15" w14:textId="77777777" w:rsidR="005A0D16" w:rsidRDefault="005A0D16" w:rsidP="005A0D16">
      <w:pPr>
        <w:rPr>
          <w:sz w:val="24"/>
          <w:szCs w:val="24"/>
        </w:rPr>
      </w:pPr>
    </w:p>
    <w:p w14:paraId="55E9CBCE" w14:textId="77777777" w:rsidR="005A0D16" w:rsidRPr="005A25A9" w:rsidRDefault="005A0D16" w:rsidP="005A0D16">
      <w:pPr>
        <w:jc w:val="center"/>
        <w:rPr>
          <w:b/>
          <w:bCs/>
        </w:rPr>
      </w:pPr>
      <w:r w:rsidRPr="005A25A9">
        <w:rPr>
          <w:b/>
          <w:bCs/>
        </w:rPr>
        <w:lastRenderedPageBreak/>
        <w:t>Segment Inclusion Criteria for Toronto</w:t>
      </w:r>
    </w:p>
    <w:p w14:paraId="053C7B20" w14:textId="77777777" w:rsidR="005A0D16" w:rsidRDefault="005A0D16" w:rsidP="005A0D16">
      <w:pPr>
        <w:spacing w:after="0" w:line="240" w:lineRule="auto"/>
      </w:pPr>
    </w:p>
    <w:p w14:paraId="7C4C3391" w14:textId="77777777" w:rsidR="005A0D16" w:rsidRDefault="005A0D16" w:rsidP="005A0D16">
      <w:pPr>
        <w:spacing w:after="0" w:line="240" w:lineRule="auto"/>
      </w:pPr>
      <w:r>
        <w:rPr>
          <w:noProof/>
        </w:rPr>
        <mc:AlternateContent>
          <mc:Choice Requires="wps">
            <w:drawing>
              <wp:anchor distT="0" distB="0" distL="114300" distR="114300" simplePos="0" relativeHeight="251742208" behindDoc="0" locked="0" layoutInCell="1" allowOverlap="1" wp14:anchorId="6D63A03D" wp14:editId="22072D5D">
                <wp:simplePos x="0" y="0"/>
                <wp:positionH relativeFrom="column">
                  <wp:posOffset>577958</wp:posOffset>
                </wp:positionH>
                <wp:positionV relativeFrom="paragraph">
                  <wp:posOffset>52490</wp:posOffset>
                </wp:positionV>
                <wp:extent cx="6743700" cy="810883"/>
                <wp:effectExtent l="0" t="0" r="19050" b="27940"/>
                <wp:wrapNone/>
                <wp:docPr id="180391454" name="Rectangle 180391454"/>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proofErr w:type="gramStart"/>
                            <w:r w:rsidRPr="00CF6AF3">
                              <w:rPr>
                                <w:rFonts w:ascii="Arial" w:hAnsi="Arial" w:cs="Arial"/>
                                <w:color w:val="000000" w:themeColor="text1"/>
                                <w:sz w:val="18"/>
                                <w:szCs w:val="20"/>
                              </w:rPr>
                              <w:t>https://open.toronto.ca/dataset/cycling-network/</w:t>
                            </w:r>
                            <w:proofErr w:type="gramEnd"/>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3A03D" id="Rectangle 180391454" o:spid="_x0000_s1074" style="position:absolute;margin-left:45.5pt;margin-top:4.15pt;width:531pt;height:63.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" filled="f" strokecolor="black [3213]" strokeweight="1pt">
                <v:textbo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proofErr w:type="gramStart"/>
                      <w:r w:rsidRPr="00CF6AF3">
                        <w:rPr>
                          <w:rFonts w:ascii="Arial" w:hAnsi="Arial" w:cs="Arial"/>
                          <w:color w:val="000000" w:themeColor="text1"/>
                          <w:sz w:val="18"/>
                          <w:szCs w:val="20"/>
                        </w:rPr>
                        <w:t>https://open.toronto.ca/dataset/cycling-network/</w:t>
                      </w:r>
                      <w:proofErr w:type="gramEnd"/>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v:textbox>
              </v:rect>
            </w:pict>
          </mc:Fallback>
        </mc:AlternateContent>
      </w:r>
    </w:p>
    <w:p w14:paraId="126343AE" w14:textId="77777777" w:rsidR="005A0D16" w:rsidRDefault="005A0D16" w:rsidP="005A0D16">
      <w:pPr>
        <w:spacing w:after="0" w:line="240" w:lineRule="auto"/>
      </w:pPr>
      <w:r>
        <w:rPr>
          <w:noProof/>
        </w:rPr>
        <mc:AlternateContent>
          <mc:Choice Requires="wps">
            <w:drawing>
              <wp:anchor distT="0" distB="0" distL="114300" distR="114300" simplePos="0" relativeHeight="251747328" behindDoc="0" locked="0" layoutInCell="1" allowOverlap="1" wp14:anchorId="0863FD2A" wp14:editId="7EF3E675">
                <wp:simplePos x="0" y="0"/>
                <wp:positionH relativeFrom="column">
                  <wp:posOffset>-198947</wp:posOffset>
                </wp:positionH>
                <wp:positionV relativeFrom="paragraph">
                  <wp:posOffset>136237</wp:posOffset>
                </wp:positionV>
                <wp:extent cx="867647" cy="262890"/>
                <wp:effectExtent l="0" t="2540" r="25400" b="25400"/>
                <wp:wrapNone/>
                <wp:docPr id="902519827" name="Flowchart: Alternate Process 902519827"/>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3FD2A" id="Flowchart: Alternate Process 902519827" o:spid="_x0000_s1075" type="#_x0000_t176" style="position:absolute;margin-left:-15.65pt;margin-top:10.75pt;width:68.3pt;height:20.7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" fillcolor="#9cc2e5 [1944]" strokecolor="black [3213]" strokeweight="1pt">
                <v:textbo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05282363" w14:textId="77777777" w:rsidR="005A0D16" w:rsidRDefault="005A0D16" w:rsidP="005A0D16">
      <w:pPr>
        <w:spacing w:after="0" w:line="240" w:lineRule="auto"/>
      </w:pPr>
    </w:p>
    <w:p w14:paraId="6FE230C7" w14:textId="77777777" w:rsidR="005A0D16" w:rsidRDefault="005A0D16" w:rsidP="005A0D16">
      <w:pPr>
        <w:spacing w:after="0" w:line="240" w:lineRule="auto"/>
      </w:pPr>
    </w:p>
    <w:p w14:paraId="53763BC0" w14:textId="77777777" w:rsidR="005A0D16" w:rsidRDefault="005A0D16" w:rsidP="005A0D16">
      <w:pPr>
        <w:spacing w:after="0" w:line="240" w:lineRule="auto"/>
      </w:pPr>
    </w:p>
    <w:p w14:paraId="79DF1F85" w14:textId="77777777" w:rsidR="005A0D16" w:rsidRDefault="005A0D16" w:rsidP="005A0D16">
      <w:pPr>
        <w:spacing w:after="0" w:line="240" w:lineRule="auto"/>
      </w:pPr>
      <w:r>
        <w:rPr>
          <w:noProof/>
        </w:rPr>
        <mc:AlternateContent>
          <mc:Choice Requires="wps">
            <w:drawing>
              <wp:anchor distT="0" distB="0" distL="114300" distR="114300" simplePos="0" relativeHeight="251750400" behindDoc="0" locked="0" layoutInCell="1" allowOverlap="1" wp14:anchorId="6DDD0B2A" wp14:editId="5402436A">
                <wp:simplePos x="0" y="0"/>
                <wp:positionH relativeFrom="column">
                  <wp:posOffset>1408802</wp:posOffset>
                </wp:positionH>
                <wp:positionV relativeFrom="paragraph">
                  <wp:posOffset>12076</wp:posOffset>
                </wp:positionV>
                <wp:extent cx="0" cy="281305"/>
                <wp:effectExtent l="76200" t="0" r="57150" b="61595"/>
                <wp:wrapNone/>
                <wp:docPr id="487335286" name="Straight Arrow Connector 48733528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189187" id="Straight Arrow Connector 487335286" o:spid="_x0000_s1026" type="#_x0000_t32" style="position:absolute;margin-left:110.95pt;margin-top:.95pt;width:0;height:22.1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" strokecolor="black [3213]" strokeweight=".5pt">
                <v:stroke endarrow="block" joinstyle="miter"/>
              </v:shape>
            </w:pict>
          </mc:Fallback>
        </mc:AlternateContent>
      </w:r>
    </w:p>
    <w:p w14:paraId="7FC92B4C" w14:textId="77777777" w:rsidR="005A0D16" w:rsidRDefault="005A0D16" w:rsidP="005A0D16">
      <w:pPr>
        <w:spacing w:after="0" w:line="240" w:lineRule="auto"/>
      </w:pPr>
      <w:r>
        <w:rPr>
          <w:noProof/>
        </w:rPr>
        <mc:AlternateContent>
          <mc:Choice Requires="wps">
            <w:drawing>
              <wp:anchor distT="0" distB="0" distL="114300" distR="114300" simplePos="0" relativeHeight="251743232" behindDoc="0" locked="0" layoutInCell="1" allowOverlap="1" wp14:anchorId="75E12EC5" wp14:editId="5ACC1FAB">
                <wp:simplePos x="0" y="0"/>
                <wp:positionH relativeFrom="column">
                  <wp:posOffset>577970</wp:posOffset>
                </wp:positionH>
                <wp:positionV relativeFrom="paragraph">
                  <wp:posOffset>150842</wp:posOffset>
                </wp:positionV>
                <wp:extent cx="4735902" cy="698943"/>
                <wp:effectExtent l="0" t="0" r="26670" b="25400"/>
                <wp:wrapNone/>
                <wp:docPr id="1864509395" name="Rectangle 1864509395"/>
                <wp:cNvGraphicFramePr/>
                <a:graphic xmlns:a="http://schemas.openxmlformats.org/drawingml/2006/main">
                  <a:graphicData uri="http://schemas.microsoft.com/office/word/2010/wordprocessingShape">
                    <wps:wsp>
                      <wps:cNvSpPr/>
                      <wps:spPr>
                        <a:xfrm>
                          <a:off x="0" y="0"/>
                          <a:ext cx="4735902" cy="6989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12EC5" id="Rectangle 1864509395" o:spid="_x0000_s1076" style="position:absolute;margin-left:45.5pt;margin-top:11.9pt;width:372.9pt;height:5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" filled="f" strokecolor="black [3213]" strokeweight="1pt">
                <v:textbo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v:textbox>
              </v:rect>
            </w:pict>
          </mc:Fallback>
        </mc:AlternateContent>
      </w:r>
    </w:p>
    <w:p w14:paraId="638EF7B8" w14:textId="77777777" w:rsidR="005A0D16" w:rsidRDefault="005A0D16" w:rsidP="005A0D16">
      <w:pPr>
        <w:spacing w:after="0" w:line="240" w:lineRule="auto"/>
      </w:pPr>
      <w:r>
        <w:rPr>
          <w:noProof/>
        </w:rPr>
        <mc:AlternateContent>
          <mc:Choice Requires="wps">
            <w:drawing>
              <wp:anchor distT="0" distB="0" distL="114300" distR="114300" simplePos="0" relativeHeight="251744256" behindDoc="0" locked="0" layoutInCell="1" allowOverlap="1" wp14:anchorId="63E7D6BC" wp14:editId="5025CE8D">
                <wp:simplePos x="0" y="0"/>
                <wp:positionH relativeFrom="column">
                  <wp:posOffset>5676816</wp:posOffset>
                </wp:positionH>
                <wp:positionV relativeFrom="paragraph">
                  <wp:posOffset>78225</wp:posOffset>
                </wp:positionV>
                <wp:extent cx="1887220" cy="526415"/>
                <wp:effectExtent l="0" t="0" r="17780" b="26035"/>
                <wp:wrapNone/>
                <wp:docPr id="1693239598" name="Rectangle 169323959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7D6BC" id="Rectangle 1693239598" o:spid="_x0000_s1077" style="position:absolute;margin-left:447pt;margin-top:6.15pt;width:148.6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dzAhg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" filled="f" strokecolor="black [3213]" strokeweight="1pt">
                <v:textbo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v:textbox>
              </v:rect>
            </w:pict>
          </mc:Fallback>
        </mc:AlternateContent>
      </w:r>
    </w:p>
    <w:p w14:paraId="7EC24A72" w14:textId="77777777" w:rsidR="005A0D16" w:rsidRDefault="005A0D16" w:rsidP="005A0D16">
      <w:pPr>
        <w:spacing w:after="0" w:line="240" w:lineRule="auto"/>
      </w:pPr>
      <w:r>
        <w:rPr>
          <w:noProof/>
        </w:rPr>
        <mc:AlternateContent>
          <mc:Choice Requires="wps">
            <w:drawing>
              <wp:anchor distT="0" distB="0" distL="114300" distR="114300" simplePos="0" relativeHeight="251746304" behindDoc="0" locked="0" layoutInCell="1" allowOverlap="1" wp14:anchorId="5571D269" wp14:editId="0AA1E229">
                <wp:simplePos x="0" y="0"/>
                <wp:positionH relativeFrom="column">
                  <wp:posOffset>5368817</wp:posOffset>
                </wp:positionH>
                <wp:positionV relativeFrom="paragraph">
                  <wp:posOffset>153142</wp:posOffset>
                </wp:positionV>
                <wp:extent cx="288000" cy="0"/>
                <wp:effectExtent l="0" t="76200" r="17145" b="95250"/>
                <wp:wrapNone/>
                <wp:docPr id="1187490040" name="Straight Arrow Connector 1187490040"/>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F508FB1" id="Straight Arrow Connector 1187490040" o:spid="_x0000_s1026" type="#_x0000_t32" style="position:absolute;margin-left:422.75pt;margin-top:12.05pt;width:22.7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" strokecolor="black [3213]" strokeweight=".5pt">
                <v:stroke endarrow="block" joinstyle="miter"/>
              </v:shape>
            </w:pict>
          </mc:Fallback>
        </mc:AlternateContent>
      </w:r>
    </w:p>
    <w:p w14:paraId="7EAEFA3C" w14:textId="77777777" w:rsidR="005A0D16" w:rsidRDefault="005A0D16" w:rsidP="005A0D16">
      <w:pPr>
        <w:spacing w:after="0" w:line="240" w:lineRule="auto"/>
      </w:pPr>
      <w:r>
        <w:rPr>
          <w:noProof/>
        </w:rPr>
        <mc:AlternateContent>
          <mc:Choice Requires="wps">
            <w:drawing>
              <wp:anchor distT="0" distB="0" distL="114300" distR="114300" simplePos="0" relativeHeight="251748352" behindDoc="0" locked="0" layoutInCell="1" allowOverlap="1" wp14:anchorId="7F6DF477" wp14:editId="38487490">
                <wp:simplePos x="0" y="0"/>
                <wp:positionH relativeFrom="column">
                  <wp:posOffset>-499105</wp:posOffset>
                </wp:positionH>
                <wp:positionV relativeFrom="paragraph">
                  <wp:posOffset>219716</wp:posOffset>
                </wp:positionV>
                <wp:extent cx="1435054" cy="262890"/>
                <wp:effectExtent l="0" t="4762" r="27622" b="27623"/>
                <wp:wrapNone/>
                <wp:docPr id="481153728" name="Flowchart: Alternate Process 481153728"/>
                <wp:cNvGraphicFramePr/>
                <a:graphic xmlns:a="http://schemas.openxmlformats.org/drawingml/2006/main">
                  <a:graphicData uri="http://schemas.microsoft.com/office/word/2010/wordprocessingShape">
                    <wps:wsp>
                      <wps:cNvSpPr/>
                      <wps:spPr>
                        <a:xfrm rot="16200000">
                          <a:off x="0" y="0"/>
                          <a:ext cx="1435054"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DF477" id="Flowchart: Alternate Process 481153728" o:spid="_x0000_s1078" type="#_x0000_t176" style="position:absolute;margin-left:-39.3pt;margin-top:17.3pt;width:113pt;height:20.7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" fillcolor="#9cc2e5 [1944]" strokecolor="black [3213]" strokeweight="1pt">
                <v:textbo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9C2D5B2" w14:textId="77777777" w:rsidR="005A0D16" w:rsidRDefault="005A0D16" w:rsidP="005A0D16">
      <w:pPr>
        <w:spacing w:after="0" w:line="240" w:lineRule="auto"/>
      </w:pPr>
    </w:p>
    <w:p w14:paraId="628CD7EB" w14:textId="77777777" w:rsidR="005A0D16" w:rsidRDefault="005A0D16" w:rsidP="005A0D16">
      <w:pPr>
        <w:spacing w:after="0" w:line="240" w:lineRule="auto"/>
      </w:pPr>
      <w:r>
        <w:rPr>
          <w:noProof/>
        </w:rPr>
        <mc:AlternateContent>
          <mc:Choice Requires="wps">
            <w:drawing>
              <wp:anchor distT="0" distB="0" distL="114300" distR="114300" simplePos="0" relativeHeight="251752448" behindDoc="0" locked="0" layoutInCell="1" allowOverlap="1" wp14:anchorId="4EAC918D" wp14:editId="4D58B4E0">
                <wp:simplePos x="0" y="0"/>
                <wp:positionH relativeFrom="column">
                  <wp:posOffset>1398270</wp:posOffset>
                </wp:positionH>
                <wp:positionV relativeFrom="paragraph">
                  <wp:posOffset>2549</wp:posOffset>
                </wp:positionV>
                <wp:extent cx="0" cy="180000"/>
                <wp:effectExtent l="76200" t="0" r="57150" b="48895"/>
                <wp:wrapNone/>
                <wp:docPr id="359475133" name="Straight Arrow Connector 359475133"/>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699F7" id="Straight Arrow Connector 359475133" o:spid="_x0000_s1026" type="#_x0000_t32" style="position:absolute;margin-left:110.1pt;margin-top:.2pt;width:0;height:14.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" strokecolor="black [3213]" strokeweight=".5pt">
                <v:stroke endarrow="block" joinstyle="miter"/>
              </v:shape>
            </w:pict>
          </mc:Fallback>
        </mc:AlternateContent>
      </w:r>
    </w:p>
    <w:p w14:paraId="50442C6F"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1424" behindDoc="0" locked="0" layoutInCell="1" allowOverlap="1" wp14:anchorId="5F1FC95E" wp14:editId="617D0CBD">
                <wp:simplePos x="0" y="0"/>
                <wp:positionH relativeFrom="column">
                  <wp:posOffset>575310</wp:posOffset>
                </wp:positionH>
                <wp:positionV relativeFrom="paragraph">
                  <wp:posOffset>2857</wp:posOffset>
                </wp:positionV>
                <wp:extent cx="3582063" cy="526415"/>
                <wp:effectExtent l="0" t="0" r="18415" b="26035"/>
                <wp:wrapNone/>
                <wp:docPr id="991157575" name="Rectangle 991157575"/>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FC95E" id="Rectangle 991157575" o:spid="_x0000_s1079" style="position:absolute;margin-left:45.3pt;margin-top:.2pt;width:282.05pt;height:4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" filled="f" strokecolor="black [3213]" strokeweight="1pt">
                <v:textbo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v:textbox>
              </v:rect>
            </w:pict>
          </mc:Fallback>
        </mc:AlternateContent>
      </w:r>
    </w:p>
    <w:p w14:paraId="626984E6" w14:textId="77777777" w:rsidR="005A0D16" w:rsidRDefault="005A0D16" w:rsidP="005A0D16">
      <w:pPr>
        <w:spacing w:after="0" w:line="240" w:lineRule="auto"/>
      </w:pPr>
    </w:p>
    <w:p w14:paraId="051C5EF3" w14:textId="77777777" w:rsidR="005A0D16" w:rsidRDefault="005A0D16" w:rsidP="005A0D16">
      <w:pPr>
        <w:spacing w:after="0" w:line="240" w:lineRule="auto"/>
      </w:pPr>
    </w:p>
    <w:p w14:paraId="2C733944" w14:textId="77777777" w:rsidR="005A0D16" w:rsidRDefault="005A0D16" w:rsidP="005A0D16">
      <w:pPr>
        <w:spacing w:after="0" w:line="240" w:lineRule="auto"/>
      </w:pPr>
    </w:p>
    <w:p w14:paraId="5B68A6E4"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45280" behindDoc="0" locked="0" layoutInCell="1" allowOverlap="1" wp14:anchorId="155E9697" wp14:editId="68C3CFDB">
                <wp:simplePos x="0" y="0"/>
                <wp:positionH relativeFrom="column">
                  <wp:posOffset>580693</wp:posOffset>
                </wp:positionH>
                <wp:positionV relativeFrom="paragraph">
                  <wp:posOffset>52999</wp:posOffset>
                </wp:positionV>
                <wp:extent cx="2025650" cy="723900"/>
                <wp:effectExtent l="0" t="0" r="12700" b="19050"/>
                <wp:wrapNone/>
                <wp:docPr id="1188177856" name="Rectangle 1188177856"/>
                <wp:cNvGraphicFramePr/>
                <a:graphic xmlns:a="http://schemas.openxmlformats.org/drawingml/2006/main">
                  <a:graphicData uri="http://schemas.microsoft.com/office/word/2010/wordprocessingShape">
                    <wps:wsp>
                      <wps:cNvSpPr/>
                      <wps:spPr>
                        <a:xfrm>
                          <a:off x="0" y="0"/>
                          <a:ext cx="202565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E9697" id="Rectangle 1188177856" o:spid="_x0000_s1080" style="position:absolute;margin-left:45.7pt;margin-top:4.15pt;width:159.5pt;height:5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" filled="f" strokecolor="black [3213]" strokeweight="1pt">
                <v:textbo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58D753B7" w14:textId="77777777" w:rsidR="005A0D16" w:rsidRDefault="005A0D16" w:rsidP="005A0D16">
      <w:pPr>
        <w:spacing w:after="0" w:line="240" w:lineRule="auto"/>
      </w:pPr>
      <w:r>
        <w:rPr>
          <w:noProof/>
        </w:rPr>
        <mc:AlternateContent>
          <mc:Choice Requires="wps">
            <w:drawing>
              <wp:anchor distT="0" distB="0" distL="114300" distR="114300" simplePos="0" relativeHeight="251749376" behindDoc="0" locked="0" layoutInCell="1" allowOverlap="1" wp14:anchorId="3B09FCD2" wp14:editId="0934CC39">
                <wp:simplePos x="0" y="0"/>
                <wp:positionH relativeFrom="column">
                  <wp:posOffset>-163048</wp:posOffset>
                </wp:positionH>
                <wp:positionV relativeFrom="paragraph">
                  <wp:posOffset>142207</wp:posOffset>
                </wp:positionV>
                <wp:extent cx="764223" cy="262890"/>
                <wp:effectExtent l="2858" t="0" r="20002" b="20003"/>
                <wp:wrapNone/>
                <wp:docPr id="1741555072" name="Flowchart: Alternate Process 1741555072"/>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9FCD2" id="Flowchart: Alternate Process 1741555072" o:spid="_x0000_s1081" type="#_x0000_t176" style="position:absolute;margin-left:-12.85pt;margin-top:11.2pt;width:60.2pt;height:20.7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" fillcolor="#9cc2e5 [1944]" strokecolor="black [3213]" strokeweight="1pt">
                <v:textbo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57B379FB" w14:textId="77777777" w:rsidR="005A0D16" w:rsidRDefault="005A0D16" w:rsidP="005A0D16">
      <w:pPr>
        <w:spacing w:after="0" w:line="240" w:lineRule="auto"/>
      </w:pPr>
    </w:p>
    <w:p w14:paraId="1B5B7E9B" w14:textId="77777777" w:rsidR="005A0D16" w:rsidRDefault="005A0D16" w:rsidP="005A0D16">
      <w:pPr>
        <w:spacing w:after="0" w:line="240" w:lineRule="auto"/>
      </w:pPr>
    </w:p>
    <w:p w14:paraId="2014D3C8" w14:textId="77777777" w:rsidR="005A0D16" w:rsidRDefault="005A0D16" w:rsidP="005A0D16">
      <w:pPr>
        <w:spacing w:after="0" w:line="240" w:lineRule="auto"/>
      </w:pPr>
      <w:r>
        <w:rPr>
          <w:noProof/>
        </w:rPr>
        <mc:AlternateContent>
          <mc:Choice Requires="wps">
            <w:drawing>
              <wp:anchor distT="0" distB="0" distL="114300" distR="114300" simplePos="0" relativeHeight="251760640" behindDoc="0" locked="0" layoutInCell="1" allowOverlap="1" wp14:anchorId="498B6892" wp14:editId="043775EB">
                <wp:simplePos x="0" y="0"/>
                <wp:positionH relativeFrom="column">
                  <wp:posOffset>1386677</wp:posOffset>
                </wp:positionH>
                <wp:positionV relativeFrom="paragraph">
                  <wp:posOffset>97036</wp:posOffset>
                </wp:positionV>
                <wp:extent cx="0" cy="180000"/>
                <wp:effectExtent l="76200" t="0" r="57150" b="48895"/>
                <wp:wrapNone/>
                <wp:docPr id="1318144870" name="Straight Arrow Connector 1318144870"/>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C6F79" id="Straight Arrow Connector 1318144870" o:spid="_x0000_s1026" type="#_x0000_t32" style="position:absolute;margin-left:109.2pt;margin-top:7.65pt;width:0;height:14.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" strokecolor="black [3213]" strokeweight=".5pt">
                <v:stroke endarrow="block" joinstyle="miter"/>
              </v:shape>
            </w:pict>
          </mc:Fallback>
        </mc:AlternateContent>
      </w:r>
    </w:p>
    <w:p w14:paraId="5A0D6078" w14:textId="77777777" w:rsidR="005A0D16" w:rsidRDefault="005A0D16" w:rsidP="005A0D16">
      <w:pPr>
        <w:spacing w:after="0" w:line="240" w:lineRule="auto"/>
      </w:pPr>
    </w:p>
    <w:p w14:paraId="4E3ABA01"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5520" behindDoc="0" locked="0" layoutInCell="1" allowOverlap="1" wp14:anchorId="5EB379C8" wp14:editId="2653DD73">
                <wp:simplePos x="0" y="0"/>
                <wp:positionH relativeFrom="column">
                  <wp:posOffset>4427750</wp:posOffset>
                </wp:positionH>
                <wp:positionV relativeFrom="paragraph">
                  <wp:posOffset>22506</wp:posOffset>
                </wp:positionV>
                <wp:extent cx="3657600" cy="889951"/>
                <wp:effectExtent l="0" t="0" r="19050" b="24765"/>
                <wp:wrapNone/>
                <wp:docPr id="1444457748" name="Rectangle 1444457748"/>
                <wp:cNvGraphicFramePr/>
                <a:graphic xmlns:a="http://schemas.openxmlformats.org/drawingml/2006/main">
                  <a:graphicData uri="http://schemas.microsoft.com/office/word/2010/wordprocessingShape">
                    <wps:wsp>
                      <wps:cNvSpPr/>
                      <wps:spPr>
                        <a:xfrm>
                          <a:off x="0" y="0"/>
                          <a:ext cx="3657600" cy="8899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379C8" id="Rectangle 1444457748" o:spid="_x0000_s1082" style="position:absolute;margin-left:348.65pt;margin-top:1.75pt;width:4in;height:70.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" filled="f" strokecolor="black [3213]" strokeweight="1pt">
                <v:textbo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54496" behindDoc="0" locked="0" layoutInCell="1" allowOverlap="1" wp14:anchorId="7A635EEA" wp14:editId="513D248D">
                <wp:simplePos x="0" y="0"/>
                <wp:positionH relativeFrom="column">
                  <wp:posOffset>562332</wp:posOffset>
                </wp:positionH>
                <wp:positionV relativeFrom="paragraph">
                  <wp:posOffset>3301</wp:posOffset>
                </wp:positionV>
                <wp:extent cx="2025650" cy="772594"/>
                <wp:effectExtent l="0" t="0" r="12700" b="27940"/>
                <wp:wrapNone/>
                <wp:docPr id="1532869823" name="Rectangle 1532869823"/>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35EEA" id="Rectangle 1532869823" o:spid="_x0000_s1083" style="position:absolute;margin-left:44.3pt;margin-top:.25pt;width:159.5pt;height:60.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" filled="f" strokecolor="black [3213]" strokeweight="1pt">
                <v:textbo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v:textbox>
              </v:rect>
            </w:pict>
          </mc:Fallback>
        </mc:AlternateContent>
      </w:r>
    </w:p>
    <w:p w14:paraId="3DFE8D1C" w14:textId="77777777" w:rsidR="005A0D16" w:rsidRDefault="005A0D16" w:rsidP="005A0D16">
      <w:pPr>
        <w:spacing w:after="0" w:line="240" w:lineRule="auto"/>
      </w:pPr>
      <w:r>
        <w:rPr>
          <w:noProof/>
        </w:rPr>
        <mc:AlternateContent>
          <mc:Choice Requires="wps">
            <w:drawing>
              <wp:anchor distT="0" distB="0" distL="114300" distR="114300" simplePos="0" relativeHeight="251753472" behindDoc="0" locked="0" layoutInCell="1" allowOverlap="1" wp14:anchorId="31B024A4" wp14:editId="4D7A853D">
                <wp:simplePos x="0" y="0"/>
                <wp:positionH relativeFrom="column">
                  <wp:posOffset>-172100</wp:posOffset>
                </wp:positionH>
                <wp:positionV relativeFrom="paragraph">
                  <wp:posOffset>102396</wp:posOffset>
                </wp:positionV>
                <wp:extent cx="843085" cy="262890"/>
                <wp:effectExtent l="4128" t="0" r="18732" b="18733"/>
                <wp:wrapNone/>
                <wp:docPr id="1335759280" name="Flowchart: Alternate Process 1335759280"/>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024A4" id="Flowchart: Alternate Process 1335759280" o:spid="_x0000_s1084" type="#_x0000_t176" style="position:absolute;margin-left:-13.55pt;margin-top:8.05pt;width:66.4pt;height:20.7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" fillcolor="#9cc2e5 [1944]" strokecolor="black [3213]" strokeweight="1pt">
                <v:textbo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69782F5B" w14:textId="77777777" w:rsidR="005A0D16" w:rsidRDefault="005A0D16" w:rsidP="005A0D16">
      <w:pPr>
        <w:spacing w:after="0" w:line="240" w:lineRule="auto"/>
      </w:pPr>
      <w:r>
        <w:rPr>
          <w:noProof/>
        </w:rPr>
        <mc:AlternateContent>
          <mc:Choice Requires="wps">
            <w:drawing>
              <wp:anchor distT="0" distB="0" distL="114300" distR="114300" simplePos="0" relativeHeight="251756544" behindDoc="0" locked="0" layoutInCell="1" allowOverlap="1" wp14:anchorId="705650F2" wp14:editId="3A6C414F">
                <wp:simplePos x="0" y="0"/>
                <wp:positionH relativeFrom="column">
                  <wp:posOffset>2621915</wp:posOffset>
                </wp:positionH>
                <wp:positionV relativeFrom="paragraph">
                  <wp:posOffset>81280</wp:posOffset>
                </wp:positionV>
                <wp:extent cx="1800000" cy="0"/>
                <wp:effectExtent l="0" t="76200" r="10160" b="95250"/>
                <wp:wrapNone/>
                <wp:docPr id="1112921391" name="Straight Arrow Connector 1112921391"/>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3CFB6D" id="Straight Arrow Connector 1112921391" o:spid="_x0000_s1026" type="#_x0000_t32" style="position:absolute;margin-left:206.45pt;margin-top:6.4pt;width:141.75pt;height: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42BD9B23" w14:textId="77777777" w:rsidR="005A0D16" w:rsidRDefault="005A0D16" w:rsidP="005A0D16">
      <w:pPr>
        <w:spacing w:after="0" w:line="240" w:lineRule="auto"/>
      </w:pPr>
    </w:p>
    <w:p w14:paraId="7EF568D3" w14:textId="77777777" w:rsidR="005A0D16" w:rsidRDefault="005A0D16" w:rsidP="005A0D16">
      <w:pPr>
        <w:spacing w:after="0" w:line="240" w:lineRule="auto"/>
      </w:pPr>
      <w:r>
        <w:rPr>
          <w:noProof/>
        </w:rPr>
        <mc:AlternateContent>
          <mc:Choice Requires="wps">
            <w:drawing>
              <wp:anchor distT="0" distB="0" distL="114300" distR="114300" simplePos="0" relativeHeight="251759616" behindDoc="0" locked="0" layoutInCell="1" allowOverlap="1" wp14:anchorId="66125507" wp14:editId="6854EBDF">
                <wp:simplePos x="0" y="0"/>
                <wp:positionH relativeFrom="column">
                  <wp:posOffset>1409116</wp:posOffset>
                </wp:positionH>
                <wp:positionV relativeFrom="paragraph">
                  <wp:posOffset>94437</wp:posOffset>
                </wp:positionV>
                <wp:extent cx="0" cy="180000"/>
                <wp:effectExtent l="76200" t="0" r="57150" b="48895"/>
                <wp:wrapNone/>
                <wp:docPr id="1576490374" name="Straight Arrow Connector 157649037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986A00" id="Straight Arrow Connector 1576490374" o:spid="_x0000_s1026" type="#_x0000_t32" style="position:absolute;margin-left:110.95pt;margin-top:7.45pt;width:0;height:14.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7C36210" w14:textId="77777777" w:rsidR="005A0D16" w:rsidRDefault="005A0D16" w:rsidP="005A0D16">
      <w:r w:rsidRPr="00560609">
        <w:rPr>
          <w:noProof/>
        </w:rPr>
        <mc:AlternateContent>
          <mc:Choice Requires="wps">
            <w:drawing>
              <wp:anchor distT="0" distB="0" distL="114300" distR="114300" simplePos="0" relativeHeight="251758592" behindDoc="0" locked="0" layoutInCell="1" allowOverlap="1" wp14:anchorId="1CE9AD4B" wp14:editId="4BA9E392">
                <wp:simplePos x="0" y="0"/>
                <wp:positionH relativeFrom="column">
                  <wp:posOffset>575386</wp:posOffset>
                </wp:positionH>
                <wp:positionV relativeFrom="paragraph">
                  <wp:posOffset>137337</wp:posOffset>
                </wp:positionV>
                <wp:extent cx="2025650" cy="772594"/>
                <wp:effectExtent l="0" t="0" r="12700" b="27940"/>
                <wp:wrapNone/>
                <wp:docPr id="1883604960" name="Rectangle 1883604960"/>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AD4B" id="Rectangle 1883604960" o:spid="_x0000_s1085" style="position:absolute;margin-left:45.3pt;margin-top:10.8pt;width:159.5pt;height:60.8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" filled="f" strokecolor="black [3213]" strokeweight="1pt">
                <v:textbo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v:textbox>
              </v:rect>
            </w:pict>
          </mc:Fallback>
        </mc:AlternateContent>
      </w:r>
    </w:p>
    <w:p w14:paraId="0D95B996" w14:textId="77777777" w:rsidR="005A0D16" w:rsidRDefault="005A0D16" w:rsidP="005A0D16">
      <w:r>
        <w:rPr>
          <w:noProof/>
        </w:rPr>
        <mc:AlternateContent>
          <mc:Choice Requires="wps">
            <w:drawing>
              <wp:anchor distT="0" distB="0" distL="114300" distR="114300" simplePos="0" relativeHeight="251757568" behindDoc="0" locked="0" layoutInCell="1" allowOverlap="1" wp14:anchorId="4F8C4343" wp14:editId="52FD3868">
                <wp:simplePos x="0" y="0"/>
                <wp:positionH relativeFrom="column">
                  <wp:posOffset>-179398</wp:posOffset>
                </wp:positionH>
                <wp:positionV relativeFrom="paragraph">
                  <wp:posOffset>106210</wp:posOffset>
                </wp:positionV>
                <wp:extent cx="843085" cy="262890"/>
                <wp:effectExtent l="4128" t="0" r="18732" b="18733"/>
                <wp:wrapNone/>
                <wp:docPr id="1313094486" name="Flowchart: Alternate Process 131309448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C4343" id="Flowchart: Alternate Process 1313094486" o:spid="_x0000_s1086" type="#_x0000_t176" style="position:absolute;margin-left:-14.15pt;margin-top:8.35pt;width:66.4pt;height:20.7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" fillcolor="#92d050" strokecolor="black [3213]" strokeweight="1pt">
                <v:textbo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43FD64B1" w14:textId="77777777" w:rsidR="005A0D16" w:rsidRDefault="005A0D16" w:rsidP="005A0D16">
      <w:pPr>
        <w:spacing w:after="0" w:line="240" w:lineRule="auto"/>
      </w:pPr>
    </w:p>
    <w:p w14:paraId="6B0CB2CA" w14:textId="77777777" w:rsidR="005A0D16" w:rsidRDefault="005A0D16" w:rsidP="005A0D16">
      <w:pPr>
        <w:spacing w:after="0" w:line="240" w:lineRule="auto"/>
      </w:pPr>
    </w:p>
    <w:p w14:paraId="6133DD13" w14:textId="77777777" w:rsidR="005A0D16" w:rsidRDefault="005A0D16" w:rsidP="005A0D16">
      <w:pPr>
        <w:spacing w:after="0" w:line="240" w:lineRule="auto"/>
      </w:pPr>
    </w:p>
    <w:p w14:paraId="48773CA7"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lastRenderedPageBreak/>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0E200837"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F73628">
              <w:rPr>
                <w:b/>
                <w:bCs/>
                <w:sz w:val="20"/>
                <w:szCs w:val="20"/>
              </w:rPr>
              <w:instrText xml:space="preserve"> ADDIN ZOTERO_ITEM CSL_CITATION {"citationID":"dOBgqJ9J","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2BA469D6"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F73628">
              <w:rPr>
                <w:b/>
                <w:bCs/>
                <w:sz w:val="20"/>
                <w:szCs w:val="20"/>
              </w:rPr>
              <w:instrText xml:space="preserve"> ADDIN ZOTERO_ITEM CSL_CITATION {"citationID":"KGzMWtvd","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37"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8"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9"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40"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41"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lastRenderedPageBreak/>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42"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43"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44"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45"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3462AC25" w:rsidR="00693C69" w:rsidRDefault="00693C69">
      <w:r>
        <w:t>Supplementary File: R Functions for Calculating Infrastructure Changes (</w:t>
      </w:r>
      <w:r w:rsidRPr="00693C69">
        <w:t>https://osf.io/x9bv3/?view_only=7a9291b77b914f8aa2eaedd9ac0722f7</w:t>
      </w:r>
      <w:r>
        <w:t>)</w:t>
      </w:r>
    </w:p>
    <w:sectPr w:rsidR="00693C69" w:rsidSect="000B529D">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ice Kuimi" w:date="2023-08-14T16:02:00Z" w:initials="BK">
    <w:p w14:paraId="47CA57FE" w14:textId="77777777" w:rsidR="001627BD" w:rsidRDefault="001627BD" w:rsidP="001627BD">
      <w:pPr>
        <w:pStyle w:val="CommentText"/>
      </w:pPr>
      <w:r>
        <w:rPr>
          <w:rStyle w:val="CommentReference"/>
        </w:rPr>
        <w:annotationRef/>
      </w:r>
      <w:r>
        <w:t>Installations or routes?</w:t>
      </w:r>
    </w:p>
  </w:comment>
  <w:comment w:id="2"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3" w:author="Linda Rothman" w:date="2023-08-14T15:20:00Z" w:initials="LR">
    <w:p w14:paraId="113E6F3C" w14:textId="77777777" w:rsidR="001E0E1C" w:rsidRDefault="001E0E1C" w:rsidP="001E0E1C">
      <w:pPr>
        <w:pStyle w:val="CommentText"/>
      </w:pPr>
      <w:r>
        <w:rPr>
          <w:rStyle w:val="CommentReference"/>
        </w:rPr>
        <w:annotationRef/>
      </w:r>
      <w:r>
        <w:t>I would put Toronto 2nd in the table and text as it is the next population dense</w:t>
      </w:r>
    </w:p>
  </w:comment>
  <w:comment w:id="4"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5"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6" w:author="Brice Kuimi" w:date="2023-08-14T17:40:00Z" w:initials="BK">
    <w:p w14:paraId="652A8286" w14:textId="5E464AF0" w:rsidR="000D00EC" w:rsidRDefault="000D00EC" w:rsidP="000D00EC">
      <w:pPr>
        <w:pStyle w:val="CommentText"/>
      </w:pPr>
      <w:r>
        <w:rPr>
          <w:rStyle w:val="CommentReference"/>
        </w:rPr>
        <w:annotationRef/>
      </w:r>
      <w:r>
        <w:t>Are you counting UBC territory?</w:t>
      </w:r>
    </w:p>
  </w:comment>
  <w:comment w:id="7"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8" w:author="Brice Kuimi" w:date="2023-08-14T17:46:00Z" w:initials="BK">
    <w:p w14:paraId="5E9A3D0B" w14:textId="77777777" w:rsidR="001E0E1C" w:rsidRDefault="001E0E1C" w:rsidP="001E0E1C">
      <w:pPr>
        <w:pStyle w:val="CommentText"/>
      </w:pPr>
      <w:r>
        <w:rPr>
          <w:rStyle w:val="CommentReference"/>
        </w:rPr>
        <w:annotationRef/>
      </w:r>
      <w:r>
        <w:t>What's the specificity of centreline km?</w:t>
      </w:r>
    </w:p>
  </w:comment>
  <w:comment w:id="9"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11" w:author="Brice Kuimi" w:date="2023-08-14T17:48:00Z" w:initials="BK">
    <w:p w14:paraId="068BADAE" w14:textId="77777777" w:rsidR="001E0E1C" w:rsidRDefault="001E0E1C" w:rsidP="001E0E1C">
      <w:pPr>
        <w:pStyle w:val="CommentText"/>
      </w:pPr>
      <w:r>
        <w:rPr>
          <w:rStyle w:val="CommentReference"/>
        </w:rPr>
        <w:annotationRef/>
      </w:r>
      <w:r>
        <w:t>Table 1 was computed before or after this exclusion?</w:t>
      </w:r>
    </w:p>
  </w:comment>
  <w:comment w:id="12"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4" w:author="Konrad Samsel" w:date="2023-08-16T12:26:00Z" w:initials="KS">
    <w:p w14:paraId="06532596" w14:textId="77777777" w:rsidR="00057E77" w:rsidRDefault="00057E77" w:rsidP="00980FC1">
      <w:pPr>
        <w:pStyle w:val="CommentText"/>
      </w:pPr>
      <w:r>
        <w:rPr>
          <w:rStyle w:val="CommentReference"/>
        </w:rPr>
        <w:annotationRef/>
      </w:r>
      <w:r>
        <w:t>Revised to include Dec. in front of each year in the x-axis</w:t>
      </w:r>
    </w:p>
  </w:comment>
  <w:comment w:id="15" w:author="Konrad Samsel" w:date="2023-08-17T08:02:00Z" w:initials="KS">
    <w:p w14:paraId="338E6D25" w14:textId="77777777" w:rsidR="00FC26E2" w:rsidRDefault="00FC26E2" w:rsidP="007F625E">
      <w:pPr>
        <w:pStyle w:val="CommentText"/>
      </w:pPr>
      <w:r>
        <w:rPr>
          <w:rStyle w:val="CommentReference"/>
        </w:rPr>
        <w:annotationRef/>
      </w:r>
      <w:r>
        <w:t>Unsure of whether to call this a rate or net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57FE" w15:done="0"/>
  <w15:commentEx w15:paraId="6D97C431" w15:paraIdParent="47CA57FE" w15:done="0"/>
  <w15:commentEx w15:paraId="113E6F3C" w15:done="0"/>
  <w15:commentEx w15:paraId="233E180E" w15:paraIdParent="113E6F3C" w15:done="0"/>
  <w15:commentEx w15:paraId="7ADECBEB" w15:paraIdParent="113E6F3C" w15:done="0"/>
  <w15:commentEx w15:paraId="652A8286" w15:done="0"/>
  <w15:commentEx w15:paraId="3817B021" w15:paraIdParent="652A8286" w15:done="0"/>
  <w15:commentEx w15:paraId="5E9A3D0B" w15:done="0"/>
  <w15:commentEx w15:paraId="67ACEE39" w15:paraIdParent="5E9A3D0B" w15:done="0"/>
  <w15:commentEx w15:paraId="068BADAE" w15:done="0"/>
  <w15:commentEx w15:paraId="703579E3" w15:paraIdParent="068BADAE" w15:done="0"/>
  <w15:commentEx w15:paraId="06532596" w15:done="0"/>
  <w15:commentEx w15:paraId="338E6D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EB1" w16cex:dateUtc="2023-08-14T20:02:00Z"/>
  <w16cex:commentExtensible w16cex:durableId="28869314" w16cex:dateUtc="2023-08-16T04:13: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4E578" w16cex:dateUtc="2023-08-14T21:40:00Z"/>
  <w16cex:commentExtensible w16cex:durableId="28872BB8" w16cex:dateUtc="2023-08-16T15:04:00Z"/>
  <w16cex:commentExtensible w16cex:durableId="2884E6FC" w16cex:dateUtc="2023-08-14T21:46:00Z"/>
  <w16cex:commentExtensible w16cex:durableId="28873023" w16cex:dateUtc="2023-08-16T15:23:00Z"/>
  <w16cex:commentExtensible w16cex:durableId="2884E775" w16cex:dateUtc="2023-08-14T21:48:00Z"/>
  <w16cex:commentExtensible w16cex:durableId="28873122" w16cex:dateUtc="2023-08-16T15:27:00Z"/>
  <w16cex:commentExtensible w16cex:durableId="28873EDE" w16cex:dateUtc="2023-08-16T16:26:00Z"/>
  <w16cex:commentExtensible w16cex:durableId="28885279" w16cex:dateUtc="2023-08-17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57FE" w16cid:durableId="2884CEB1"/>
  <w16cid:commentId w16cid:paraId="6D97C431" w16cid:durableId="28869314"/>
  <w16cid:commentId w16cid:paraId="113E6F3C" w16cid:durableId="2884C4B5"/>
  <w16cid:commentId w16cid:paraId="233E180E" w16cid:durableId="2884E490"/>
  <w16cid:commentId w16cid:paraId="7ADECBEB" w16cid:durableId="28872F5D"/>
  <w16cid:commentId w16cid:paraId="652A8286" w16cid:durableId="2884E578"/>
  <w16cid:commentId w16cid:paraId="3817B021" w16cid:durableId="28872BB8"/>
  <w16cid:commentId w16cid:paraId="5E9A3D0B" w16cid:durableId="2884E6FC"/>
  <w16cid:commentId w16cid:paraId="67ACEE39" w16cid:durableId="28873023"/>
  <w16cid:commentId w16cid:paraId="068BADAE" w16cid:durableId="2884E775"/>
  <w16cid:commentId w16cid:paraId="703579E3" w16cid:durableId="28873122"/>
  <w16cid:commentId w16cid:paraId="06532596" w16cid:durableId="28873EDE"/>
  <w16cid:commentId w16cid:paraId="338E6D25" w16cid:durableId="28885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8A89E" w14:textId="77777777" w:rsidR="00FC2058" w:rsidRDefault="00FC2058" w:rsidP="00494FFE">
      <w:pPr>
        <w:spacing w:after="0" w:line="240" w:lineRule="auto"/>
      </w:pPr>
      <w:r>
        <w:separator/>
      </w:r>
    </w:p>
  </w:endnote>
  <w:endnote w:type="continuationSeparator" w:id="0">
    <w:p w14:paraId="40D0CA00" w14:textId="77777777" w:rsidR="00FC2058" w:rsidRDefault="00FC2058"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DEB8C" w14:textId="77777777" w:rsidR="00FC2058" w:rsidRDefault="00FC2058" w:rsidP="00494FFE">
      <w:pPr>
        <w:spacing w:after="0" w:line="240" w:lineRule="auto"/>
      </w:pPr>
      <w:r>
        <w:separator/>
      </w:r>
    </w:p>
  </w:footnote>
  <w:footnote w:type="continuationSeparator" w:id="0">
    <w:p w14:paraId="54490751" w14:textId="77777777" w:rsidR="00FC2058" w:rsidRDefault="00FC2058"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ce Kuimi">
    <w15:presenceInfo w15:providerId="AD" w15:userId="S::brice.kuimi@utoronto.ca::5574aa5c-354e-4e7e-8e1a-c7f1fe9405d5"/>
  </w15:person>
  <w15:person w15:author="Konrad Samsel">
    <w15:presenceInfo w15:providerId="AD" w15:userId="S::konrad.samsel@mail.utoronto.ca::6af2ae05-8f0a-4125-82fc-0f1892a716d8"/>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7D70"/>
    <w:rsid w:val="00021249"/>
    <w:rsid w:val="00043D33"/>
    <w:rsid w:val="000522F2"/>
    <w:rsid w:val="0005277A"/>
    <w:rsid w:val="00053803"/>
    <w:rsid w:val="00055CD0"/>
    <w:rsid w:val="00055FC2"/>
    <w:rsid w:val="00057E77"/>
    <w:rsid w:val="00075EF5"/>
    <w:rsid w:val="000761EE"/>
    <w:rsid w:val="000777B8"/>
    <w:rsid w:val="00081E5A"/>
    <w:rsid w:val="00083777"/>
    <w:rsid w:val="0008425E"/>
    <w:rsid w:val="0009568A"/>
    <w:rsid w:val="000969A5"/>
    <w:rsid w:val="000A60F6"/>
    <w:rsid w:val="000B325E"/>
    <w:rsid w:val="000B4866"/>
    <w:rsid w:val="000B4FCC"/>
    <w:rsid w:val="000B529D"/>
    <w:rsid w:val="000B6B28"/>
    <w:rsid w:val="000D00EC"/>
    <w:rsid w:val="000D2EE5"/>
    <w:rsid w:val="000D6326"/>
    <w:rsid w:val="000E1F4A"/>
    <w:rsid w:val="000F154A"/>
    <w:rsid w:val="000F2050"/>
    <w:rsid w:val="000F427D"/>
    <w:rsid w:val="00103922"/>
    <w:rsid w:val="00122008"/>
    <w:rsid w:val="00123041"/>
    <w:rsid w:val="00123896"/>
    <w:rsid w:val="00130073"/>
    <w:rsid w:val="001403A0"/>
    <w:rsid w:val="00142C3F"/>
    <w:rsid w:val="00144E2C"/>
    <w:rsid w:val="001474CA"/>
    <w:rsid w:val="00151B18"/>
    <w:rsid w:val="001522A1"/>
    <w:rsid w:val="00156AEE"/>
    <w:rsid w:val="00157BAB"/>
    <w:rsid w:val="00157DDC"/>
    <w:rsid w:val="001627BD"/>
    <w:rsid w:val="00164212"/>
    <w:rsid w:val="00166BBC"/>
    <w:rsid w:val="0016705F"/>
    <w:rsid w:val="00167977"/>
    <w:rsid w:val="00172209"/>
    <w:rsid w:val="00175782"/>
    <w:rsid w:val="00180A82"/>
    <w:rsid w:val="0018218F"/>
    <w:rsid w:val="00187AFA"/>
    <w:rsid w:val="001960E8"/>
    <w:rsid w:val="001A15D6"/>
    <w:rsid w:val="001B1DDB"/>
    <w:rsid w:val="001B2482"/>
    <w:rsid w:val="001B5FC8"/>
    <w:rsid w:val="001C139E"/>
    <w:rsid w:val="001C1A7E"/>
    <w:rsid w:val="001C5BEE"/>
    <w:rsid w:val="001D281E"/>
    <w:rsid w:val="001D40DD"/>
    <w:rsid w:val="001E0E1C"/>
    <w:rsid w:val="001F3096"/>
    <w:rsid w:val="001F4DA2"/>
    <w:rsid w:val="00200465"/>
    <w:rsid w:val="00204326"/>
    <w:rsid w:val="0021309E"/>
    <w:rsid w:val="002153CD"/>
    <w:rsid w:val="002208D2"/>
    <w:rsid w:val="00226F87"/>
    <w:rsid w:val="00241B67"/>
    <w:rsid w:val="00244ED7"/>
    <w:rsid w:val="00250867"/>
    <w:rsid w:val="0025106E"/>
    <w:rsid w:val="00260165"/>
    <w:rsid w:val="00266F7C"/>
    <w:rsid w:val="00276DFC"/>
    <w:rsid w:val="00280D84"/>
    <w:rsid w:val="00284B08"/>
    <w:rsid w:val="00287288"/>
    <w:rsid w:val="002A0104"/>
    <w:rsid w:val="002A69F1"/>
    <w:rsid w:val="002B11EE"/>
    <w:rsid w:val="002B4375"/>
    <w:rsid w:val="002B6398"/>
    <w:rsid w:val="002C3A41"/>
    <w:rsid w:val="002D0ED4"/>
    <w:rsid w:val="002D70E8"/>
    <w:rsid w:val="002E2127"/>
    <w:rsid w:val="002E21F8"/>
    <w:rsid w:val="002F0A5E"/>
    <w:rsid w:val="002F46F1"/>
    <w:rsid w:val="00300F76"/>
    <w:rsid w:val="003075CE"/>
    <w:rsid w:val="003107BA"/>
    <w:rsid w:val="0031779F"/>
    <w:rsid w:val="00322002"/>
    <w:rsid w:val="0032303E"/>
    <w:rsid w:val="003232BB"/>
    <w:rsid w:val="0033769C"/>
    <w:rsid w:val="00341111"/>
    <w:rsid w:val="003413B6"/>
    <w:rsid w:val="00342FAD"/>
    <w:rsid w:val="00344582"/>
    <w:rsid w:val="00347698"/>
    <w:rsid w:val="0035307F"/>
    <w:rsid w:val="00355AD2"/>
    <w:rsid w:val="0036168C"/>
    <w:rsid w:val="00362920"/>
    <w:rsid w:val="0036576A"/>
    <w:rsid w:val="00366A83"/>
    <w:rsid w:val="0037053D"/>
    <w:rsid w:val="00373EAB"/>
    <w:rsid w:val="00376600"/>
    <w:rsid w:val="0037722E"/>
    <w:rsid w:val="0038374D"/>
    <w:rsid w:val="003B4700"/>
    <w:rsid w:val="003B7553"/>
    <w:rsid w:val="003C0BC0"/>
    <w:rsid w:val="003D185A"/>
    <w:rsid w:val="003D24A1"/>
    <w:rsid w:val="003D24F4"/>
    <w:rsid w:val="003E4D7E"/>
    <w:rsid w:val="003E7A1A"/>
    <w:rsid w:val="003F3013"/>
    <w:rsid w:val="003F649A"/>
    <w:rsid w:val="00407813"/>
    <w:rsid w:val="00410B35"/>
    <w:rsid w:val="00411C3D"/>
    <w:rsid w:val="00432CD8"/>
    <w:rsid w:val="00440B18"/>
    <w:rsid w:val="0044380F"/>
    <w:rsid w:val="00446FF8"/>
    <w:rsid w:val="00450B7C"/>
    <w:rsid w:val="00460AF7"/>
    <w:rsid w:val="00462FB9"/>
    <w:rsid w:val="00466278"/>
    <w:rsid w:val="00471017"/>
    <w:rsid w:val="0047768F"/>
    <w:rsid w:val="0048632E"/>
    <w:rsid w:val="00494FFE"/>
    <w:rsid w:val="004A2E35"/>
    <w:rsid w:val="004A57C7"/>
    <w:rsid w:val="004B132B"/>
    <w:rsid w:val="004C3A9E"/>
    <w:rsid w:val="004D087A"/>
    <w:rsid w:val="004D3010"/>
    <w:rsid w:val="004D3BEA"/>
    <w:rsid w:val="004D41D7"/>
    <w:rsid w:val="004D7D26"/>
    <w:rsid w:val="004E00F7"/>
    <w:rsid w:val="004F04BD"/>
    <w:rsid w:val="004F3DD7"/>
    <w:rsid w:val="00502E39"/>
    <w:rsid w:val="00517E6D"/>
    <w:rsid w:val="005207D9"/>
    <w:rsid w:val="005245FD"/>
    <w:rsid w:val="00527627"/>
    <w:rsid w:val="00542F66"/>
    <w:rsid w:val="005435A4"/>
    <w:rsid w:val="00550609"/>
    <w:rsid w:val="00551982"/>
    <w:rsid w:val="005542ED"/>
    <w:rsid w:val="0056480E"/>
    <w:rsid w:val="00566BFB"/>
    <w:rsid w:val="00570C48"/>
    <w:rsid w:val="00571CA4"/>
    <w:rsid w:val="00575598"/>
    <w:rsid w:val="00576038"/>
    <w:rsid w:val="0059236C"/>
    <w:rsid w:val="00593059"/>
    <w:rsid w:val="005950BE"/>
    <w:rsid w:val="005A0D16"/>
    <w:rsid w:val="005B5B7A"/>
    <w:rsid w:val="005C25B1"/>
    <w:rsid w:val="005C3854"/>
    <w:rsid w:val="005D33C5"/>
    <w:rsid w:val="005E5E19"/>
    <w:rsid w:val="005F03B2"/>
    <w:rsid w:val="005F084D"/>
    <w:rsid w:val="005F0E39"/>
    <w:rsid w:val="005F3321"/>
    <w:rsid w:val="00603531"/>
    <w:rsid w:val="00603F53"/>
    <w:rsid w:val="00607F69"/>
    <w:rsid w:val="00614FB6"/>
    <w:rsid w:val="006173DF"/>
    <w:rsid w:val="00623F8C"/>
    <w:rsid w:val="006275C0"/>
    <w:rsid w:val="006278F8"/>
    <w:rsid w:val="00627FEE"/>
    <w:rsid w:val="006320A4"/>
    <w:rsid w:val="00632A75"/>
    <w:rsid w:val="00634DB9"/>
    <w:rsid w:val="006361AC"/>
    <w:rsid w:val="00637684"/>
    <w:rsid w:val="00644782"/>
    <w:rsid w:val="00644A3E"/>
    <w:rsid w:val="006458E8"/>
    <w:rsid w:val="00645EF1"/>
    <w:rsid w:val="00654A47"/>
    <w:rsid w:val="006559E1"/>
    <w:rsid w:val="006611A1"/>
    <w:rsid w:val="00676DAF"/>
    <w:rsid w:val="0069099B"/>
    <w:rsid w:val="00691972"/>
    <w:rsid w:val="006929EB"/>
    <w:rsid w:val="00693C69"/>
    <w:rsid w:val="00693CF2"/>
    <w:rsid w:val="00697CB4"/>
    <w:rsid w:val="006A447D"/>
    <w:rsid w:val="006B1711"/>
    <w:rsid w:val="006B2D5A"/>
    <w:rsid w:val="006B66D4"/>
    <w:rsid w:val="006C37EC"/>
    <w:rsid w:val="006C4208"/>
    <w:rsid w:val="006C5A0E"/>
    <w:rsid w:val="006C7A7E"/>
    <w:rsid w:val="006D1BC0"/>
    <w:rsid w:val="006D2D74"/>
    <w:rsid w:val="006D6AED"/>
    <w:rsid w:val="006D6C27"/>
    <w:rsid w:val="006E5CF0"/>
    <w:rsid w:val="006F13FA"/>
    <w:rsid w:val="00701965"/>
    <w:rsid w:val="0070271C"/>
    <w:rsid w:val="007033C9"/>
    <w:rsid w:val="00711B42"/>
    <w:rsid w:val="007126AE"/>
    <w:rsid w:val="007341DB"/>
    <w:rsid w:val="0073778E"/>
    <w:rsid w:val="007449A2"/>
    <w:rsid w:val="0075223A"/>
    <w:rsid w:val="00764960"/>
    <w:rsid w:val="007671A3"/>
    <w:rsid w:val="00774853"/>
    <w:rsid w:val="007814A9"/>
    <w:rsid w:val="007838C1"/>
    <w:rsid w:val="007849A5"/>
    <w:rsid w:val="00785579"/>
    <w:rsid w:val="00785653"/>
    <w:rsid w:val="00786274"/>
    <w:rsid w:val="00790E51"/>
    <w:rsid w:val="007943A0"/>
    <w:rsid w:val="007947B0"/>
    <w:rsid w:val="007B668D"/>
    <w:rsid w:val="007B7CD9"/>
    <w:rsid w:val="007C0912"/>
    <w:rsid w:val="007C4A95"/>
    <w:rsid w:val="007C5C78"/>
    <w:rsid w:val="007C656C"/>
    <w:rsid w:val="007D5E7E"/>
    <w:rsid w:val="007E0666"/>
    <w:rsid w:val="007E1DEB"/>
    <w:rsid w:val="007E7A9D"/>
    <w:rsid w:val="007F3864"/>
    <w:rsid w:val="007F47A1"/>
    <w:rsid w:val="007F7E17"/>
    <w:rsid w:val="00803B19"/>
    <w:rsid w:val="00807DAC"/>
    <w:rsid w:val="00812ACE"/>
    <w:rsid w:val="00812AE9"/>
    <w:rsid w:val="00816518"/>
    <w:rsid w:val="00822226"/>
    <w:rsid w:val="008239C3"/>
    <w:rsid w:val="00824D0F"/>
    <w:rsid w:val="0083267B"/>
    <w:rsid w:val="00837A26"/>
    <w:rsid w:val="00845CE0"/>
    <w:rsid w:val="00851957"/>
    <w:rsid w:val="0086479E"/>
    <w:rsid w:val="00865D63"/>
    <w:rsid w:val="0086680C"/>
    <w:rsid w:val="00870B9C"/>
    <w:rsid w:val="00872F1D"/>
    <w:rsid w:val="00873E74"/>
    <w:rsid w:val="00891F4C"/>
    <w:rsid w:val="00894B6B"/>
    <w:rsid w:val="00897425"/>
    <w:rsid w:val="008A042E"/>
    <w:rsid w:val="008A162A"/>
    <w:rsid w:val="008A45C2"/>
    <w:rsid w:val="008B7CB8"/>
    <w:rsid w:val="008C02D8"/>
    <w:rsid w:val="008C3CB7"/>
    <w:rsid w:val="008C610B"/>
    <w:rsid w:val="008E04F5"/>
    <w:rsid w:val="008E2E61"/>
    <w:rsid w:val="008E311E"/>
    <w:rsid w:val="008F4DEE"/>
    <w:rsid w:val="008F732D"/>
    <w:rsid w:val="009061EB"/>
    <w:rsid w:val="00907DA5"/>
    <w:rsid w:val="009128C2"/>
    <w:rsid w:val="00917E0C"/>
    <w:rsid w:val="009269F9"/>
    <w:rsid w:val="0093251A"/>
    <w:rsid w:val="00932D0B"/>
    <w:rsid w:val="00940FF9"/>
    <w:rsid w:val="00942928"/>
    <w:rsid w:val="009539CE"/>
    <w:rsid w:val="00954767"/>
    <w:rsid w:val="009576C8"/>
    <w:rsid w:val="00960343"/>
    <w:rsid w:val="009634BC"/>
    <w:rsid w:val="009672D4"/>
    <w:rsid w:val="00974364"/>
    <w:rsid w:val="00977A98"/>
    <w:rsid w:val="00980D66"/>
    <w:rsid w:val="009858E7"/>
    <w:rsid w:val="009872CD"/>
    <w:rsid w:val="0099481D"/>
    <w:rsid w:val="00994A3F"/>
    <w:rsid w:val="009A333F"/>
    <w:rsid w:val="009A3EF4"/>
    <w:rsid w:val="009B16ED"/>
    <w:rsid w:val="009D7278"/>
    <w:rsid w:val="009D7C3C"/>
    <w:rsid w:val="009E2747"/>
    <w:rsid w:val="009E3E4F"/>
    <w:rsid w:val="009E4506"/>
    <w:rsid w:val="009F4164"/>
    <w:rsid w:val="00A05335"/>
    <w:rsid w:val="00A10B68"/>
    <w:rsid w:val="00A1186F"/>
    <w:rsid w:val="00A17D3A"/>
    <w:rsid w:val="00A2377F"/>
    <w:rsid w:val="00A30006"/>
    <w:rsid w:val="00A36BA2"/>
    <w:rsid w:val="00A4013C"/>
    <w:rsid w:val="00A4248F"/>
    <w:rsid w:val="00A460BE"/>
    <w:rsid w:val="00A476ED"/>
    <w:rsid w:val="00A47898"/>
    <w:rsid w:val="00A50AD2"/>
    <w:rsid w:val="00A57504"/>
    <w:rsid w:val="00A60B62"/>
    <w:rsid w:val="00A649A1"/>
    <w:rsid w:val="00A71604"/>
    <w:rsid w:val="00A72426"/>
    <w:rsid w:val="00A724DF"/>
    <w:rsid w:val="00A735D1"/>
    <w:rsid w:val="00A73B7F"/>
    <w:rsid w:val="00A8021D"/>
    <w:rsid w:val="00A87FDB"/>
    <w:rsid w:val="00A91478"/>
    <w:rsid w:val="00A946D1"/>
    <w:rsid w:val="00AA018B"/>
    <w:rsid w:val="00AB1BA7"/>
    <w:rsid w:val="00AB257F"/>
    <w:rsid w:val="00AB2F3D"/>
    <w:rsid w:val="00AB5A4E"/>
    <w:rsid w:val="00AC0880"/>
    <w:rsid w:val="00AC3456"/>
    <w:rsid w:val="00AC375B"/>
    <w:rsid w:val="00AD00FB"/>
    <w:rsid w:val="00AD3356"/>
    <w:rsid w:val="00AD5B1E"/>
    <w:rsid w:val="00AF51F3"/>
    <w:rsid w:val="00B06AE8"/>
    <w:rsid w:val="00B1094D"/>
    <w:rsid w:val="00B10E54"/>
    <w:rsid w:val="00B11B89"/>
    <w:rsid w:val="00B3290D"/>
    <w:rsid w:val="00B418AB"/>
    <w:rsid w:val="00B54189"/>
    <w:rsid w:val="00B61215"/>
    <w:rsid w:val="00B72E50"/>
    <w:rsid w:val="00B77743"/>
    <w:rsid w:val="00B83DE4"/>
    <w:rsid w:val="00B849A1"/>
    <w:rsid w:val="00B84DAD"/>
    <w:rsid w:val="00B9361D"/>
    <w:rsid w:val="00BA1D99"/>
    <w:rsid w:val="00BA4735"/>
    <w:rsid w:val="00BA7528"/>
    <w:rsid w:val="00BB0E89"/>
    <w:rsid w:val="00BB1AFE"/>
    <w:rsid w:val="00BB2107"/>
    <w:rsid w:val="00BB442D"/>
    <w:rsid w:val="00BB7F4A"/>
    <w:rsid w:val="00BD7302"/>
    <w:rsid w:val="00BE2446"/>
    <w:rsid w:val="00BE3D16"/>
    <w:rsid w:val="00BF02E8"/>
    <w:rsid w:val="00BF0FEC"/>
    <w:rsid w:val="00BF15FF"/>
    <w:rsid w:val="00BF21B9"/>
    <w:rsid w:val="00C13AD1"/>
    <w:rsid w:val="00C15032"/>
    <w:rsid w:val="00C16700"/>
    <w:rsid w:val="00C4450D"/>
    <w:rsid w:val="00C50957"/>
    <w:rsid w:val="00C54629"/>
    <w:rsid w:val="00C567BA"/>
    <w:rsid w:val="00C56AF6"/>
    <w:rsid w:val="00C56C8A"/>
    <w:rsid w:val="00C57EDC"/>
    <w:rsid w:val="00C632CC"/>
    <w:rsid w:val="00C71480"/>
    <w:rsid w:val="00C744FC"/>
    <w:rsid w:val="00C82702"/>
    <w:rsid w:val="00C872B1"/>
    <w:rsid w:val="00CA5A4D"/>
    <w:rsid w:val="00CA628A"/>
    <w:rsid w:val="00CB0843"/>
    <w:rsid w:val="00CB593A"/>
    <w:rsid w:val="00CC00B5"/>
    <w:rsid w:val="00CC0F9F"/>
    <w:rsid w:val="00CD1549"/>
    <w:rsid w:val="00CD402B"/>
    <w:rsid w:val="00CE0588"/>
    <w:rsid w:val="00CE19F5"/>
    <w:rsid w:val="00CE3A2B"/>
    <w:rsid w:val="00CE653C"/>
    <w:rsid w:val="00CF4B2F"/>
    <w:rsid w:val="00D008DF"/>
    <w:rsid w:val="00D00D72"/>
    <w:rsid w:val="00D11085"/>
    <w:rsid w:val="00D1395D"/>
    <w:rsid w:val="00D1627B"/>
    <w:rsid w:val="00D1648A"/>
    <w:rsid w:val="00D2660C"/>
    <w:rsid w:val="00D31F46"/>
    <w:rsid w:val="00D3759A"/>
    <w:rsid w:val="00D37FB4"/>
    <w:rsid w:val="00D41909"/>
    <w:rsid w:val="00D44FFA"/>
    <w:rsid w:val="00D625EA"/>
    <w:rsid w:val="00D62886"/>
    <w:rsid w:val="00D62D17"/>
    <w:rsid w:val="00D67819"/>
    <w:rsid w:val="00D7037C"/>
    <w:rsid w:val="00D72DAB"/>
    <w:rsid w:val="00D77B7F"/>
    <w:rsid w:val="00D97588"/>
    <w:rsid w:val="00DB0345"/>
    <w:rsid w:val="00DB283D"/>
    <w:rsid w:val="00DB49A8"/>
    <w:rsid w:val="00DC08F8"/>
    <w:rsid w:val="00DD01DB"/>
    <w:rsid w:val="00DD25F1"/>
    <w:rsid w:val="00DF2F94"/>
    <w:rsid w:val="00DF4DE1"/>
    <w:rsid w:val="00E0003F"/>
    <w:rsid w:val="00E01C0D"/>
    <w:rsid w:val="00E0298F"/>
    <w:rsid w:val="00E02E3F"/>
    <w:rsid w:val="00E0540D"/>
    <w:rsid w:val="00E15D9A"/>
    <w:rsid w:val="00E37BE6"/>
    <w:rsid w:val="00E40527"/>
    <w:rsid w:val="00E47BB7"/>
    <w:rsid w:val="00E517CF"/>
    <w:rsid w:val="00E60509"/>
    <w:rsid w:val="00E61B6C"/>
    <w:rsid w:val="00E77FB4"/>
    <w:rsid w:val="00E836A3"/>
    <w:rsid w:val="00E83B7B"/>
    <w:rsid w:val="00E94936"/>
    <w:rsid w:val="00E97B59"/>
    <w:rsid w:val="00EB4838"/>
    <w:rsid w:val="00EB794A"/>
    <w:rsid w:val="00EB7C78"/>
    <w:rsid w:val="00EC0E6F"/>
    <w:rsid w:val="00EC4689"/>
    <w:rsid w:val="00EC7AD0"/>
    <w:rsid w:val="00ED1ACE"/>
    <w:rsid w:val="00ED2D33"/>
    <w:rsid w:val="00ED57B4"/>
    <w:rsid w:val="00EE2133"/>
    <w:rsid w:val="00F017BC"/>
    <w:rsid w:val="00F14B43"/>
    <w:rsid w:val="00F21B2E"/>
    <w:rsid w:val="00F258CD"/>
    <w:rsid w:val="00F3051B"/>
    <w:rsid w:val="00F3308F"/>
    <w:rsid w:val="00F4634D"/>
    <w:rsid w:val="00F4667E"/>
    <w:rsid w:val="00F47097"/>
    <w:rsid w:val="00F50FAC"/>
    <w:rsid w:val="00F52143"/>
    <w:rsid w:val="00F61217"/>
    <w:rsid w:val="00F6185F"/>
    <w:rsid w:val="00F638E1"/>
    <w:rsid w:val="00F73628"/>
    <w:rsid w:val="00F737BB"/>
    <w:rsid w:val="00F80F0E"/>
    <w:rsid w:val="00F83333"/>
    <w:rsid w:val="00F84698"/>
    <w:rsid w:val="00F87182"/>
    <w:rsid w:val="00F87D6F"/>
    <w:rsid w:val="00F927DB"/>
    <w:rsid w:val="00F93D94"/>
    <w:rsid w:val="00F97254"/>
    <w:rsid w:val="00FA2130"/>
    <w:rsid w:val="00FA5F06"/>
    <w:rsid w:val="00FB491A"/>
    <w:rsid w:val="00FC2058"/>
    <w:rsid w:val="00FC26E2"/>
    <w:rsid w:val="00FD750D"/>
    <w:rsid w:val="00FD7870"/>
    <w:rsid w:val="00FE0D1E"/>
    <w:rsid w:val="00FE65C1"/>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footer" Target="footer1.xml"/><Relationship Id="rId26" Type="http://schemas.openxmlformats.org/officeDocument/2006/relationships/image" Target="media/image14.png"/><Relationship Id="rId39" Type="http://schemas.openxmlformats.org/officeDocument/2006/relationships/hyperlink" Target="https://opendata.vancouver.ca/explore/dataset/bikeways/information"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data.calgary.ca/Transportation-Transit/Calgary-Bikeways/jjqk-9b73" TargetMode="External"/><Relationship Id="rId47"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opendata.vancouver.ca/explore/dataset/lanes/information/?location=15,49.24423,-123.1524"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s://data.calgary.ca/Transportation-Transit/Street-Centreline/4dx8-rtm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opendata.vancouver.ca/explore/dataset/public-streets/information/?location=16,49.24772,-123.19169" TargetMode="External"/><Relationship Id="rId40" Type="http://schemas.openxmlformats.org/officeDocument/2006/relationships/hyperlink" Target="https://www.calgary.ca/planning/transportation/road-classification.html" TargetMode="External"/><Relationship Id="rId45" Type="http://schemas.openxmlformats.org/officeDocument/2006/relationships/hyperlink" Target="https://open.toronto.ca/dataset/cycling-network/"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open.toronto.ca/dataset/toronto-centreline-tc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data.calgary.ca/Recreation-and-Culture/Parks-Pathways/qndb-27qm"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TotalTime>
  <Pages>35</Pages>
  <Words>16135</Words>
  <Characters>91973</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Konrad Samsel</cp:lastModifiedBy>
  <cp:revision>9</cp:revision>
  <cp:lastPrinted>2023-08-14T18:22:00Z</cp:lastPrinted>
  <dcterms:created xsi:type="dcterms:W3CDTF">2023-08-17T14:37:00Z</dcterms:created>
  <dcterms:modified xsi:type="dcterms:W3CDTF">2023-08-19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8HDKyY6"/&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